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33C4AA" w14:textId="77777777" w:rsidR="00544BAC" w:rsidRPr="00043C08" w:rsidRDefault="00544BAC" w:rsidP="00544BAC">
      <w:pPr>
        <w:spacing w:line="360" w:lineRule="auto"/>
        <w:jc w:val="center"/>
        <w:rPr>
          <w:rFonts w:ascii="Times New Roman" w:hAnsi="Times New Roman" w:cs="Times New Roman"/>
          <w:b/>
          <w:bCs/>
          <w:szCs w:val="24"/>
        </w:rPr>
      </w:pPr>
      <w:r w:rsidRPr="00043C08">
        <w:rPr>
          <w:rFonts w:ascii="Times New Roman" w:hAnsi="Times New Roman" w:cs="Times New Roman"/>
          <w:b/>
          <w:bCs/>
          <w:szCs w:val="24"/>
        </w:rPr>
        <w:t xml:space="preserve">Supporting Information </w:t>
      </w:r>
    </w:p>
    <w:p w14:paraId="763FCAF7" w14:textId="77777777" w:rsidR="00544BAC" w:rsidRDefault="00544BAC" w:rsidP="00521DA6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1B118B26" w14:textId="77777777" w:rsidR="006D2A99" w:rsidRPr="00B702CD" w:rsidRDefault="006D2A99" w:rsidP="006D2A99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B702CD">
        <w:rPr>
          <w:rFonts w:ascii="Times New Roman" w:hAnsi="Times New Roman" w:cs="Times New Roman"/>
          <w:b/>
          <w:bCs/>
        </w:rPr>
        <w:t xml:space="preserve">A single point mutation in the </w:t>
      </w:r>
      <w:r w:rsidRPr="00B702CD">
        <w:rPr>
          <w:rFonts w:ascii="Times New Roman" w:hAnsi="Times New Roman" w:cs="Times New Roman"/>
          <w:b/>
          <w:bCs/>
          <w:i/>
          <w:iCs/>
        </w:rPr>
        <w:t>Plasmodium falciparum</w:t>
      </w:r>
      <w:r w:rsidRPr="00B702CD">
        <w:rPr>
          <w:rFonts w:ascii="Times New Roman" w:hAnsi="Times New Roman" w:cs="Times New Roman"/>
          <w:b/>
          <w:bCs/>
        </w:rPr>
        <w:t xml:space="preserve"> </w:t>
      </w:r>
      <w:r w:rsidRPr="00B63863">
        <w:rPr>
          <w:rFonts w:ascii="Times New Roman" w:hAnsi="Times New Roman" w:cs="Times New Roman"/>
          <w:b/>
          <w:bCs/>
        </w:rPr>
        <w:t>3´-5´</w:t>
      </w:r>
      <w:r>
        <w:rPr>
          <w:rFonts w:ascii="Times New Roman" w:hAnsi="Times New Roman" w:cs="Times New Roman"/>
          <w:b/>
          <w:bCs/>
        </w:rPr>
        <w:t>e</w:t>
      </w:r>
      <w:r w:rsidRPr="00B702CD">
        <w:rPr>
          <w:rFonts w:ascii="Times New Roman" w:hAnsi="Times New Roman" w:cs="Times New Roman"/>
          <w:b/>
          <w:bCs/>
        </w:rPr>
        <w:t>xonuclease does not alter piperaquine susceptibility</w:t>
      </w:r>
    </w:p>
    <w:p w14:paraId="0B1401F5" w14:textId="77777777" w:rsidR="006D2A99" w:rsidRPr="00B702CD" w:rsidRDefault="006D2A99" w:rsidP="006D2A99">
      <w:pPr>
        <w:spacing w:line="360" w:lineRule="auto"/>
        <w:jc w:val="both"/>
        <w:rPr>
          <w:rFonts w:ascii="Times New Roman" w:hAnsi="Times New Roman" w:cs="Times New Roman"/>
          <w:b/>
          <w:bCs/>
          <w:szCs w:val="28"/>
        </w:rPr>
      </w:pPr>
    </w:p>
    <w:p w14:paraId="199BBC9E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069FBE1D" w14:textId="77777777" w:rsidR="006D2A99" w:rsidRPr="00C2630D" w:rsidRDefault="006D2A99" w:rsidP="006D2A99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C2630D">
        <w:rPr>
          <w:rFonts w:ascii="Times New Roman" w:hAnsi="Times New Roman" w:cs="Times New Roman"/>
        </w:rPr>
        <w:t>Nonlawat</w:t>
      </w:r>
      <w:proofErr w:type="spellEnd"/>
      <w:r w:rsidRPr="00C2630D">
        <w:rPr>
          <w:rFonts w:ascii="Times New Roman" w:hAnsi="Times New Roman" w:cs="Times New Roman"/>
        </w:rPr>
        <w:t xml:space="preserve"> Boonyalai</w:t>
      </w:r>
      <w:r w:rsidRPr="00C2630D">
        <w:rPr>
          <w:rFonts w:ascii="Times New Roman" w:hAnsi="Times New Roman" w:cs="Times New Roman"/>
          <w:vertAlign w:val="superscript"/>
        </w:rPr>
        <w:t>1*</w:t>
      </w:r>
      <w:r w:rsidRPr="00C2630D">
        <w:rPr>
          <w:rFonts w:ascii="Times New Roman" w:hAnsi="Times New Roman" w:cs="Times New Roman"/>
        </w:rPr>
        <w:t xml:space="preserve">, </w:t>
      </w:r>
      <w:proofErr w:type="spellStart"/>
      <w:r w:rsidRPr="00C2630D">
        <w:rPr>
          <w:rFonts w:ascii="Times New Roman" w:hAnsi="Times New Roman" w:cs="Times New Roman"/>
        </w:rPr>
        <w:t>Kirakarn</w:t>
      </w:r>
      <w:proofErr w:type="spellEnd"/>
      <w:r w:rsidRPr="00C2630D">
        <w:rPr>
          <w:rFonts w:ascii="Times New Roman" w:hAnsi="Times New Roman" w:cs="Times New Roman"/>
        </w:rPr>
        <w:t xml:space="preserve"> Kirativanich</w:t>
      </w:r>
      <w:r w:rsidRPr="00C2630D">
        <w:rPr>
          <w:rFonts w:ascii="Times New Roman" w:hAnsi="Times New Roman" w:cs="Times New Roman"/>
          <w:vertAlign w:val="superscript"/>
        </w:rPr>
        <w:t>1</w:t>
      </w:r>
      <w:r w:rsidRPr="00C2630D">
        <w:rPr>
          <w:rFonts w:ascii="Times New Roman" w:hAnsi="Times New Roman" w:cs="Times New Roman"/>
        </w:rPr>
        <w:t xml:space="preserve">, </w:t>
      </w:r>
      <w:proofErr w:type="spellStart"/>
      <w:r w:rsidRPr="00C2630D">
        <w:rPr>
          <w:rFonts w:ascii="Times New Roman" w:hAnsi="Times New Roman" w:cs="Times New Roman"/>
        </w:rPr>
        <w:t>Chatchadaporn</w:t>
      </w:r>
      <w:proofErr w:type="spellEnd"/>
      <w:r w:rsidRPr="00C2630D">
        <w:rPr>
          <w:rFonts w:ascii="Times New Roman" w:hAnsi="Times New Roman" w:cs="Times New Roman"/>
        </w:rPr>
        <w:t xml:space="preserve"> Thamnurak</w:t>
      </w:r>
      <w:r w:rsidRPr="00C2630D">
        <w:rPr>
          <w:rFonts w:ascii="Times New Roman" w:hAnsi="Times New Roman" w:cs="Times New Roman"/>
          <w:vertAlign w:val="superscript"/>
        </w:rPr>
        <w:t>1</w:t>
      </w:r>
      <w:r w:rsidRPr="00C2630D">
        <w:rPr>
          <w:rFonts w:ascii="Times New Roman" w:hAnsi="Times New Roman" w:cs="Times New Roman"/>
        </w:rPr>
        <w:t xml:space="preserve">, </w:t>
      </w:r>
      <w:proofErr w:type="spellStart"/>
      <w:r w:rsidRPr="00C2630D">
        <w:rPr>
          <w:rFonts w:ascii="Times New Roman" w:hAnsi="Times New Roman" w:cs="Times New Roman"/>
        </w:rPr>
        <w:t>Chantida</w:t>
      </w:r>
      <w:proofErr w:type="spellEnd"/>
      <w:r w:rsidRPr="00C2630D">
        <w:rPr>
          <w:rFonts w:ascii="Times New Roman" w:hAnsi="Times New Roman" w:cs="Times New Roman"/>
        </w:rPr>
        <w:t xml:space="preserve"> Praditpol</w:t>
      </w:r>
      <w:r w:rsidRPr="00C2630D">
        <w:rPr>
          <w:rFonts w:ascii="Times New Roman" w:hAnsi="Times New Roman" w:cs="Times New Roman"/>
          <w:vertAlign w:val="superscript"/>
        </w:rPr>
        <w:t>1</w:t>
      </w:r>
      <w:r w:rsidRPr="00C2630D">
        <w:rPr>
          <w:rFonts w:ascii="Times New Roman" w:hAnsi="Times New Roman" w:cs="Times New Roman"/>
        </w:rPr>
        <w:t>, Brian A. Vesely</w:t>
      </w:r>
      <w:r w:rsidRPr="00C2630D">
        <w:rPr>
          <w:rFonts w:ascii="Times New Roman" w:hAnsi="Times New Roman" w:cs="Times New Roman"/>
          <w:vertAlign w:val="superscript"/>
        </w:rPr>
        <w:t>1</w:t>
      </w:r>
      <w:r w:rsidRPr="00C2630D">
        <w:rPr>
          <w:rFonts w:ascii="Times New Roman" w:hAnsi="Times New Roman" w:cs="Times New Roman"/>
        </w:rPr>
        <w:t>, Mariusz Wojnarski</w:t>
      </w:r>
      <w:r w:rsidRPr="00C2630D">
        <w:rPr>
          <w:rFonts w:ascii="Times New Roman" w:hAnsi="Times New Roman" w:cs="Times New Roman"/>
          <w:vertAlign w:val="superscript"/>
        </w:rPr>
        <w:t>1</w:t>
      </w:r>
      <w:r w:rsidRPr="00C2630D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  <w:szCs w:val="24"/>
        </w:rPr>
        <w:t>John S. Greisenbeck</w:t>
      </w:r>
      <w:r w:rsidRPr="00522B8F">
        <w:rPr>
          <w:rFonts w:ascii="Times New Roman" w:hAnsi="Times New Roman" w:cs="Times New Roman"/>
          <w:szCs w:val="24"/>
          <w:vertAlign w:val="superscript"/>
        </w:rPr>
        <w:t>1</w:t>
      </w:r>
      <w:r>
        <w:rPr>
          <w:rFonts w:ascii="Times New Roman" w:hAnsi="Times New Roman" w:cs="Times New Roman"/>
          <w:szCs w:val="24"/>
        </w:rPr>
        <w:t>,</w:t>
      </w:r>
      <w:r w:rsidRPr="00C2630D">
        <w:rPr>
          <w:rFonts w:ascii="Times New Roman" w:hAnsi="Times New Roman" w:cs="Times New Roman"/>
        </w:rPr>
        <w:t xml:space="preserve"> Norman C. Waters</w:t>
      </w:r>
      <w:r w:rsidRPr="00C2630D">
        <w:rPr>
          <w:rFonts w:ascii="Times New Roman" w:hAnsi="Times New Roman" w:cs="Times New Roman"/>
          <w:vertAlign w:val="superscript"/>
        </w:rPr>
        <w:t>1</w:t>
      </w:r>
      <w:r w:rsidRPr="00C2630D">
        <w:rPr>
          <w:rFonts w:ascii="Times New Roman" w:hAnsi="Times New Roman" w:cs="Times New Roman"/>
        </w:rPr>
        <w:t>.</w:t>
      </w:r>
    </w:p>
    <w:p w14:paraId="394D014D" w14:textId="77777777" w:rsidR="006D2A99" w:rsidRPr="00C2630D" w:rsidRDefault="006D2A99" w:rsidP="006D2A99">
      <w:pPr>
        <w:spacing w:line="360" w:lineRule="auto"/>
        <w:jc w:val="both"/>
        <w:rPr>
          <w:rFonts w:ascii="Times New Roman" w:hAnsi="Times New Roman" w:cs="Times New Roman"/>
        </w:rPr>
      </w:pPr>
    </w:p>
    <w:p w14:paraId="5A37CB9A" w14:textId="77777777" w:rsidR="006D2A99" w:rsidRPr="00C2630D" w:rsidRDefault="006D2A99" w:rsidP="006D2A99">
      <w:pPr>
        <w:spacing w:line="360" w:lineRule="auto"/>
        <w:jc w:val="both"/>
        <w:rPr>
          <w:rFonts w:ascii="Times New Roman" w:hAnsi="Times New Roman" w:cs="Times New Roman"/>
        </w:rPr>
      </w:pPr>
    </w:p>
    <w:p w14:paraId="298AAA9D" w14:textId="77777777" w:rsidR="006D2A99" w:rsidRPr="00C2630D" w:rsidRDefault="006D2A99" w:rsidP="006D2A99">
      <w:pPr>
        <w:spacing w:line="360" w:lineRule="auto"/>
        <w:jc w:val="both"/>
        <w:rPr>
          <w:rFonts w:ascii="Times New Roman" w:hAnsi="Times New Roman" w:cs="Times New Roman"/>
        </w:rPr>
      </w:pPr>
      <w:r w:rsidRPr="00C2630D">
        <w:rPr>
          <w:rFonts w:ascii="Times New Roman" w:hAnsi="Times New Roman" w:cs="Times New Roman"/>
          <w:vertAlign w:val="superscript"/>
        </w:rPr>
        <w:t>1</w:t>
      </w:r>
      <w:r w:rsidRPr="00C2630D">
        <w:rPr>
          <w:rFonts w:ascii="Times New Roman" w:hAnsi="Times New Roman" w:cs="Times New Roman"/>
        </w:rPr>
        <w:t>Department of Bacterial and Parasitic Diseases, Armed Forces Research Institute of Medical Sciences, Bangkok, Thailand.</w:t>
      </w:r>
    </w:p>
    <w:p w14:paraId="47C01071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2E439CDD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72E58DA5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6B77D818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6FA9F2F2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65DA3336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7EEB7DD9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2B47E8DE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00BD4A05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78CD4C39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76F21F91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41B1E29B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604F218F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56C74F34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37365914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3B043047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2ABCEFBB" w14:textId="77777777" w:rsidR="006D2A99" w:rsidRPr="00B702CD" w:rsidRDefault="006D2A99" w:rsidP="006D2A99">
      <w:pPr>
        <w:spacing w:line="360" w:lineRule="auto"/>
        <w:jc w:val="both"/>
        <w:rPr>
          <w:rFonts w:ascii="Times New Roman" w:hAnsi="Times New Roman" w:cs="Times New Roman"/>
          <w:szCs w:val="28"/>
        </w:rPr>
      </w:pPr>
      <w:r w:rsidRPr="00C2630D">
        <w:rPr>
          <w:rFonts w:ascii="Times New Roman" w:hAnsi="Times New Roman" w:cs="Times New Roman"/>
        </w:rPr>
        <w:t xml:space="preserve">Short running title: </w:t>
      </w:r>
      <w:r>
        <w:rPr>
          <w:rFonts w:ascii="Times New Roman" w:hAnsi="Times New Roman" w:cs="Times New Roman"/>
          <w:szCs w:val="28"/>
        </w:rPr>
        <w:t>The</w:t>
      </w:r>
      <w:r w:rsidRPr="00B702CD">
        <w:rPr>
          <w:rFonts w:ascii="Times New Roman" w:hAnsi="Times New Roman" w:cs="Times New Roman"/>
          <w:szCs w:val="28"/>
        </w:rPr>
        <w:t xml:space="preserve"> E145G mutation in the exonuclease gene does not confer piperaquine resistance in </w:t>
      </w:r>
      <w:r w:rsidRPr="00B702CD">
        <w:rPr>
          <w:rFonts w:ascii="Times New Roman" w:hAnsi="Times New Roman" w:cs="Times New Roman"/>
          <w:i/>
          <w:iCs/>
          <w:szCs w:val="28"/>
        </w:rPr>
        <w:t>Plasmodium falciparum</w:t>
      </w:r>
      <w:r w:rsidRPr="00B702CD">
        <w:rPr>
          <w:rFonts w:ascii="Times New Roman" w:hAnsi="Times New Roman" w:cs="Times New Roman"/>
          <w:szCs w:val="28"/>
        </w:rPr>
        <w:t xml:space="preserve"> </w:t>
      </w:r>
    </w:p>
    <w:p w14:paraId="652D5001" w14:textId="77777777" w:rsidR="006D2A99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16633572" w14:textId="77777777" w:rsidR="006D2A99" w:rsidRPr="00C2630D" w:rsidRDefault="006D2A99" w:rsidP="006D2A99">
      <w:pPr>
        <w:spacing w:line="360" w:lineRule="auto"/>
        <w:rPr>
          <w:rFonts w:ascii="Times New Roman" w:hAnsi="Times New Roman" w:cs="Times New Roman"/>
        </w:rPr>
      </w:pPr>
    </w:p>
    <w:p w14:paraId="45617570" w14:textId="21815349" w:rsidR="00544BAC" w:rsidRPr="006D2A99" w:rsidRDefault="006D2A99" w:rsidP="006D2A99">
      <w:pPr>
        <w:spacing w:line="360" w:lineRule="auto"/>
        <w:rPr>
          <w:rFonts w:ascii="Times New Roman" w:hAnsi="Times New Roman" w:cs="Times New Roman"/>
        </w:rPr>
      </w:pPr>
      <w:r w:rsidRPr="00C2630D">
        <w:rPr>
          <w:rFonts w:ascii="Times New Roman" w:hAnsi="Times New Roman" w:cs="Times New Roman"/>
        </w:rPr>
        <w:t xml:space="preserve">*Correspondence: </w:t>
      </w:r>
      <w:proofErr w:type="spellStart"/>
      <w:r w:rsidRPr="00C2630D">
        <w:rPr>
          <w:rFonts w:ascii="Times New Roman" w:hAnsi="Times New Roman" w:cs="Times New Roman"/>
        </w:rPr>
        <w:t>Nonlawat</w:t>
      </w:r>
      <w:proofErr w:type="spellEnd"/>
      <w:r w:rsidRPr="00C2630D">
        <w:rPr>
          <w:rFonts w:ascii="Times New Roman" w:hAnsi="Times New Roman" w:cs="Times New Roman"/>
        </w:rPr>
        <w:t xml:space="preserve"> </w:t>
      </w:r>
      <w:proofErr w:type="spellStart"/>
      <w:r w:rsidRPr="00C2630D">
        <w:rPr>
          <w:rFonts w:ascii="Times New Roman" w:hAnsi="Times New Roman" w:cs="Times New Roman"/>
        </w:rPr>
        <w:t>Boonyalai</w:t>
      </w:r>
      <w:proofErr w:type="spellEnd"/>
      <w:r w:rsidRPr="00C2630D">
        <w:rPr>
          <w:rFonts w:ascii="Times New Roman" w:hAnsi="Times New Roman" w:cs="Times New Roman"/>
        </w:rPr>
        <w:t>, nonlwatb.fsn@afrims.or</w:t>
      </w:r>
      <w:r>
        <w:rPr>
          <w:rFonts w:ascii="Times New Roman" w:hAnsi="Times New Roman" w:cs="Times New Roman"/>
        </w:rPr>
        <w:t>g</w:t>
      </w:r>
    </w:p>
    <w:p w14:paraId="1353E4BD" w14:textId="50180AC1" w:rsidR="00544BAC" w:rsidRDefault="00544BAC" w:rsidP="00521DA6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18218B77" w14:textId="3E3BB322" w:rsidR="00521DA6" w:rsidRPr="00521DA6" w:rsidRDefault="00521DA6" w:rsidP="00521DA6">
      <w:pPr>
        <w:spacing w:line="360" w:lineRule="auto"/>
        <w:jc w:val="both"/>
        <w:rPr>
          <w:rFonts w:ascii="Times New Roman" w:hAnsi="Times New Roman" w:cs="Times New Roman"/>
        </w:rPr>
      </w:pPr>
      <w:r w:rsidRPr="00521DA6">
        <w:rPr>
          <w:rFonts w:ascii="Times New Roman" w:hAnsi="Times New Roman" w:cs="Times New Roman"/>
          <w:b/>
          <w:bCs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</w:rPr>
        <w:t>S1</w:t>
      </w:r>
      <w:r w:rsidRPr="00521DA6">
        <w:rPr>
          <w:rFonts w:ascii="Times New Roman" w:hAnsi="Times New Roman" w:cs="Times New Roman"/>
          <w:b/>
          <w:bCs/>
        </w:rPr>
        <w:t xml:space="preserve"> </w:t>
      </w:r>
      <w:r w:rsidRPr="00521DA6">
        <w:rPr>
          <w:rFonts w:ascii="Times New Roman" w:hAnsi="Times New Roman" w:cs="Times New Roman"/>
        </w:rPr>
        <w:t>Oligonucleotide primer sequences used in this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76"/>
        <w:gridCol w:w="6440"/>
      </w:tblGrid>
      <w:tr w:rsidR="00521DA6" w:rsidRPr="008811EA" w14:paraId="3131E610" w14:textId="77777777" w:rsidTr="006305EA">
        <w:tc>
          <w:tcPr>
            <w:tcW w:w="2972" w:type="dxa"/>
          </w:tcPr>
          <w:p w14:paraId="59F0017C" w14:textId="77777777" w:rsidR="00521DA6" w:rsidRPr="00521DA6" w:rsidRDefault="00521DA6" w:rsidP="006305E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imer name</w:t>
            </w:r>
          </w:p>
        </w:tc>
        <w:tc>
          <w:tcPr>
            <w:tcW w:w="6758" w:type="dxa"/>
          </w:tcPr>
          <w:p w14:paraId="6775E728" w14:textId="77777777" w:rsidR="00521DA6" w:rsidRPr="00521DA6" w:rsidRDefault="00521DA6" w:rsidP="006305E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equence (5′ - 3′)</w:t>
            </w:r>
          </w:p>
        </w:tc>
      </w:tr>
      <w:tr w:rsidR="00521DA6" w:rsidRPr="008811EA" w14:paraId="1F1A5257" w14:textId="77777777" w:rsidTr="006305EA">
        <w:tc>
          <w:tcPr>
            <w:tcW w:w="2972" w:type="dxa"/>
          </w:tcPr>
          <w:p w14:paraId="6253C94E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Q5SDM_G415E_F</w:t>
            </w:r>
          </w:p>
        </w:tc>
        <w:tc>
          <w:tcPr>
            <w:tcW w:w="6758" w:type="dxa"/>
          </w:tcPr>
          <w:p w14:paraId="435E98D7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AGAGGTGAACAACCACTGGGAG</w:t>
            </w:r>
          </w:p>
        </w:tc>
      </w:tr>
      <w:tr w:rsidR="00521DA6" w:rsidRPr="008811EA" w14:paraId="374ED40A" w14:textId="77777777" w:rsidTr="006305EA">
        <w:tc>
          <w:tcPr>
            <w:tcW w:w="2972" w:type="dxa"/>
          </w:tcPr>
          <w:p w14:paraId="4FD58C1A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Q5SDM_G415E_R</w:t>
            </w:r>
          </w:p>
        </w:tc>
        <w:tc>
          <w:tcPr>
            <w:tcW w:w="6758" w:type="dxa"/>
          </w:tcPr>
          <w:p w14:paraId="4E6C99A3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CTTGATGGTGATCACCATATTGTTAAAATC</w:t>
            </w:r>
          </w:p>
        </w:tc>
      </w:tr>
      <w:tr w:rsidR="00521DA6" w:rsidRPr="008811EA" w14:paraId="2D46F22E" w14:textId="77777777" w:rsidTr="006305EA">
        <w:trPr>
          <w:trHeight w:val="242"/>
        </w:trPr>
        <w:tc>
          <w:tcPr>
            <w:tcW w:w="2972" w:type="dxa"/>
          </w:tcPr>
          <w:p w14:paraId="66294498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Bsd_NcoI_F</w:t>
            </w:r>
            <w:proofErr w:type="spellEnd"/>
          </w:p>
        </w:tc>
        <w:tc>
          <w:tcPr>
            <w:tcW w:w="6758" w:type="dxa"/>
          </w:tcPr>
          <w:p w14:paraId="58396790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 xml:space="preserve">GGATCCATGGCCAAGCCTTTGTCTCAAG  </w:t>
            </w:r>
          </w:p>
        </w:tc>
      </w:tr>
      <w:tr w:rsidR="00521DA6" w:rsidRPr="008811EA" w14:paraId="2EEB9516" w14:textId="77777777" w:rsidTr="006305EA">
        <w:tc>
          <w:tcPr>
            <w:tcW w:w="2972" w:type="dxa"/>
          </w:tcPr>
          <w:p w14:paraId="15C593A6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Bsd_SacII_R</w:t>
            </w:r>
            <w:proofErr w:type="spellEnd"/>
          </w:p>
        </w:tc>
        <w:tc>
          <w:tcPr>
            <w:tcW w:w="6758" w:type="dxa"/>
          </w:tcPr>
          <w:p w14:paraId="57BDFEFA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ATTCCGCGGCCGCGGTTAGCCCTCCCACACATAAC</w:t>
            </w:r>
          </w:p>
        </w:tc>
      </w:tr>
      <w:tr w:rsidR="00521DA6" w:rsidRPr="008811EA" w14:paraId="2283A0A5" w14:textId="77777777" w:rsidTr="006305EA">
        <w:tc>
          <w:tcPr>
            <w:tcW w:w="2972" w:type="dxa"/>
          </w:tcPr>
          <w:p w14:paraId="1EC345C9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sgE415G-1F</w:t>
            </w:r>
          </w:p>
        </w:tc>
        <w:tc>
          <w:tcPr>
            <w:tcW w:w="6758" w:type="dxa"/>
          </w:tcPr>
          <w:p w14:paraId="4458ECDD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TTGTATGGTTATAACGATAAAAG</w:t>
            </w:r>
          </w:p>
        </w:tc>
      </w:tr>
      <w:tr w:rsidR="00521DA6" w:rsidRPr="008811EA" w14:paraId="04574B83" w14:textId="77777777" w:rsidTr="006305EA">
        <w:tc>
          <w:tcPr>
            <w:tcW w:w="2972" w:type="dxa"/>
          </w:tcPr>
          <w:p w14:paraId="2EB6A2EC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sgE415G-1R</w:t>
            </w:r>
          </w:p>
        </w:tc>
        <w:tc>
          <w:tcPr>
            <w:tcW w:w="6758" w:type="dxa"/>
          </w:tcPr>
          <w:p w14:paraId="2F950E6E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AACCTTTTATCGTTATAACCATA</w:t>
            </w:r>
          </w:p>
        </w:tc>
      </w:tr>
      <w:tr w:rsidR="00521DA6" w:rsidRPr="008811EA" w14:paraId="20967737" w14:textId="77777777" w:rsidTr="006305EA">
        <w:tc>
          <w:tcPr>
            <w:tcW w:w="2972" w:type="dxa"/>
          </w:tcPr>
          <w:p w14:paraId="23F880E3" w14:textId="15D2113A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 xml:space="preserve">ExonI_K283_F                </w:t>
            </w:r>
            <w:r w:rsidRPr="00521DA6">
              <w:rPr>
                <w:rFonts w:ascii="Times New Roman" w:hAnsi="Times New Roman" w:cs="Times New Roman"/>
                <w:b/>
                <w:bCs/>
                <w:color w:val="FF2F92"/>
                <w:sz w:val="18"/>
                <w:szCs w:val="18"/>
              </w:rPr>
              <w:sym w:font="Symbol" w:char="F0AE"/>
            </w:r>
          </w:p>
        </w:tc>
        <w:tc>
          <w:tcPr>
            <w:tcW w:w="6758" w:type="dxa"/>
          </w:tcPr>
          <w:p w14:paraId="0F7542F5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AGCAGTTGAAAAATACACTCTTTTTATTATTAAACGATATTGAGTG</w:t>
            </w:r>
          </w:p>
        </w:tc>
      </w:tr>
      <w:tr w:rsidR="00521DA6" w:rsidRPr="008811EA" w14:paraId="45849CB2" w14:textId="77777777" w:rsidTr="006305EA">
        <w:tc>
          <w:tcPr>
            <w:tcW w:w="2972" w:type="dxa"/>
          </w:tcPr>
          <w:p w14:paraId="47683406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 xml:space="preserve">Screen_WT_Rev_V616  </w:t>
            </w:r>
            <w:r w:rsidRPr="00521DA6">
              <w:rPr>
                <w:rFonts w:ascii="Times New Roman" w:hAnsi="Times New Roman" w:cs="Times New Roman"/>
                <w:b/>
                <w:bCs/>
                <w:color w:val="00B050"/>
                <w:sz w:val="18"/>
                <w:szCs w:val="18"/>
              </w:rPr>
              <w:sym w:font="Symbol" w:char="F0AC"/>
            </w:r>
          </w:p>
        </w:tc>
        <w:tc>
          <w:tcPr>
            <w:tcW w:w="6758" w:type="dxa"/>
          </w:tcPr>
          <w:p w14:paraId="03A0A91E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ATCTATTATATATATTTTATTATTTGTTGAAATAGATAGAACACTA</w:t>
            </w:r>
          </w:p>
        </w:tc>
      </w:tr>
      <w:tr w:rsidR="00521DA6" w:rsidRPr="008811EA" w14:paraId="76516EDE" w14:textId="77777777" w:rsidTr="006305EA">
        <w:tc>
          <w:tcPr>
            <w:tcW w:w="2972" w:type="dxa"/>
          </w:tcPr>
          <w:p w14:paraId="0B7C265E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Recodon_F</w:t>
            </w:r>
            <w:proofErr w:type="spellEnd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 xml:space="preserve">                       </w:t>
            </w:r>
            <w:r w:rsidRPr="00521DA6">
              <w:rPr>
                <w:rFonts w:ascii="Times New Roman" w:hAnsi="Times New Roman" w:cs="Times New Roman"/>
                <w:b/>
                <w:bCs/>
                <w:color w:val="D883FF"/>
                <w:sz w:val="18"/>
                <w:szCs w:val="18"/>
              </w:rPr>
              <w:sym w:font="Symbol" w:char="F0AE"/>
            </w:r>
          </w:p>
        </w:tc>
        <w:tc>
          <w:tcPr>
            <w:tcW w:w="6758" w:type="dxa"/>
          </w:tcPr>
          <w:p w14:paraId="34D8A57D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TGGTGATCACCATCAAGGGCG</w:t>
            </w:r>
          </w:p>
        </w:tc>
      </w:tr>
      <w:tr w:rsidR="00521DA6" w:rsidRPr="008811EA" w14:paraId="786ADB53" w14:textId="77777777" w:rsidTr="006305EA">
        <w:tc>
          <w:tcPr>
            <w:tcW w:w="2972" w:type="dxa"/>
          </w:tcPr>
          <w:p w14:paraId="2D173F46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Recodon_R</w:t>
            </w:r>
            <w:proofErr w:type="spellEnd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 xml:space="preserve">                      </w:t>
            </w:r>
            <w:r w:rsidRPr="00521DA6">
              <w:rPr>
                <w:rFonts w:ascii="Times New Roman" w:hAnsi="Times New Roman" w:cs="Times New Roman"/>
                <w:b/>
                <w:bCs/>
                <w:color w:val="0432FF"/>
                <w:sz w:val="18"/>
                <w:szCs w:val="18"/>
              </w:rPr>
              <w:sym w:font="Symbol" w:char="F0AC"/>
            </w:r>
          </w:p>
        </w:tc>
        <w:tc>
          <w:tcPr>
            <w:tcW w:w="6758" w:type="dxa"/>
          </w:tcPr>
          <w:p w14:paraId="6FE32762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TTCCAGCAGCCACTTGAAGAATGT</w:t>
            </w:r>
          </w:p>
        </w:tc>
      </w:tr>
      <w:tr w:rsidR="00521DA6" w:rsidRPr="008811EA" w14:paraId="1EA456B3" w14:textId="77777777" w:rsidTr="006305EA">
        <w:tc>
          <w:tcPr>
            <w:tcW w:w="2972" w:type="dxa"/>
          </w:tcPr>
          <w:p w14:paraId="366D01C1" w14:textId="36EB8DCD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 xml:space="preserve">Screen_3’UTR_R            </w:t>
            </w:r>
            <w:r w:rsidRPr="00521DA6">
              <w:rPr>
                <w:rFonts w:ascii="Times New Roman" w:hAnsi="Times New Roman" w:cs="Times New Roman"/>
                <w:color w:val="00B0F0"/>
                <w:sz w:val="18"/>
                <w:szCs w:val="18"/>
              </w:rPr>
              <w:sym w:font="Symbol" w:char="F0AC"/>
            </w:r>
          </w:p>
        </w:tc>
        <w:tc>
          <w:tcPr>
            <w:tcW w:w="6758" w:type="dxa"/>
          </w:tcPr>
          <w:p w14:paraId="0EE913AC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GAGGGGATAAGGTTTATTTTGTAGGGAAAAG</w:t>
            </w:r>
          </w:p>
        </w:tc>
      </w:tr>
      <w:tr w:rsidR="00521DA6" w:rsidRPr="008811EA" w14:paraId="0A0E64A1" w14:textId="77777777" w:rsidTr="006305EA">
        <w:tc>
          <w:tcPr>
            <w:tcW w:w="2972" w:type="dxa"/>
          </w:tcPr>
          <w:p w14:paraId="219EC0C2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k13_outer_F</w:t>
            </w:r>
          </w:p>
        </w:tc>
        <w:tc>
          <w:tcPr>
            <w:tcW w:w="6758" w:type="dxa"/>
          </w:tcPr>
          <w:p w14:paraId="6255A100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GGAGTGACCAAATCTGGGA</w:t>
            </w:r>
          </w:p>
        </w:tc>
      </w:tr>
      <w:tr w:rsidR="00521DA6" w:rsidRPr="008811EA" w14:paraId="425B8B1C" w14:textId="77777777" w:rsidTr="006305EA">
        <w:tc>
          <w:tcPr>
            <w:tcW w:w="2972" w:type="dxa"/>
          </w:tcPr>
          <w:p w14:paraId="65372FFB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k13_outer_R</w:t>
            </w:r>
          </w:p>
        </w:tc>
        <w:tc>
          <w:tcPr>
            <w:tcW w:w="6758" w:type="dxa"/>
          </w:tcPr>
          <w:p w14:paraId="11389291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GGGAATCTGGTGGTAACAGC</w:t>
            </w:r>
          </w:p>
        </w:tc>
      </w:tr>
      <w:tr w:rsidR="00521DA6" w:rsidRPr="008811EA" w14:paraId="36654FAA" w14:textId="77777777" w:rsidTr="006305EA">
        <w:tc>
          <w:tcPr>
            <w:tcW w:w="2972" w:type="dxa"/>
          </w:tcPr>
          <w:p w14:paraId="4CF4811F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k13_nested_F</w:t>
            </w:r>
          </w:p>
        </w:tc>
        <w:tc>
          <w:tcPr>
            <w:tcW w:w="6758" w:type="dxa"/>
          </w:tcPr>
          <w:p w14:paraId="5B0A54D5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GCCAAGCTGCCATTCATTTG</w:t>
            </w:r>
          </w:p>
        </w:tc>
      </w:tr>
      <w:tr w:rsidR="00521DA6" w:rsidRPr="008811EA" w14:paraId="1C265B22" w14:textId="77777777" w:rsidTr="006305EA">
        <w:tc>
          <w:tcPr>
            <w:tcW w:w="2972" w:type="dxa"/>
          </w:tcPr>
          <w:p w14:paraId="67ADEFE4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k13_nested_R</w:t>
            </w:r>
          </w:p>
        </w:tc>
        <w:tc>
          <w:tcPr>
            <w:tcW w:w="6758" w:type="dxa"/>
          </w:tcPr>
          <w:p w14:paraId="16D8F471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GCCTTGTTGAAAGAAGCAGA</w:t>
            </w:r>
          </w:p>
        </w:tc>
      </w:tr>
      <w:tr w:rsidR="00521DA6" w:rsidRPr="008811EA" w14:paraId="4A453BFF" w14:textId="77777777" w:rsidTr="006305EA">
        <w:tc>
          <w:tcPr>
            <w:tcW w:w="2972" w:type="dxa"/>
          </w:tcPr>
          <w:p w14:paraId="0682F727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exo_E415G_F</w:t>
            </w:r>
          </w:p>
        </w:tc>
        <w:tc>
          <w:tcPr>
            <w:tcW w:w="6758" w:type="dxa"/>
          </w:tcPr>
          <w:p w14:paraId="695057CD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GCACCTCCTATCATCAGATGATACC</w:t>
            </w:r>
          </w:p>
        </w:tc>
      </w:tr>
      <w:tr w:rsidR="00521DA6" w:rsidRPr="008811EA" w14:paraId="744B05E7" w14:textId="77777777" w:rsidTr="006305EA">
        <w:tc>
          <w:tcPr>
            <w:tcW w:w="2972" w:type="dxa"/>
          </w:tcPr>
          <w:p w14:paraId="5D1B8E63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exo_E415G_R</w:t>
            </w:r>
          </w:p>
        </w:tc>
        <w:tc>
          <w:tcPr>
            <w:tcW w:w="6758" w:type="dxa"/>
          </w:tcPr>
          <w:p w14:paraId="05324343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AAGAAAAGAGGAAGGAACACCTTC</w:t>
            </w:r>
          </w:p>
        </w:tc>
      </w:tr>
      <w:tr w:rsidR="00521DA6" w:rsidRPr="008811EA" w14:paraId="27DB7347" w14:textId="77777777" w:rsidTr="006305EA">
        <w:tc>
          <w:tcPr>
            <w:tcW w:w="2972" w:type="dxa"/>
          </w:tcPr>
          <w:p w14:paraId="7D2E6154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crt_93_145_F</w:t>
            </w:r>
          </w:p>
        </w:tc>
        <w:tc>
          <w:tcPr>
            <w:tcW w:w="6758" w:type="dxa"/>
          </w:tcPr>
          <w:p w14:paraId="7758E1CD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TGCTAAAAGAACTTTAAACAAAATTGG</w:t>
            </w:r>
          </w:p>
        </w:tc>
      </w:tr>
      <w:tr w:rsidR="00521DA6" w:rsidRPr="008811EA" w14:paraId="2FB91362" w14:textId="77777777" w:rsidTr="006305EA">
        <w:tc>
          <w:tcPr>
            <w:tcW w:w="2972" w:type="dxa"/>
          </w:tcPr>
          <w:p w14:paraId="28E243BC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crt_93_145_R</w:t>
            </w:r>
          </w:p>
        </w:tc>
        <w:tc>
          <w:tcPr>
            <w:tcW w:w="6758" w:type="dxa"/>
          </w:tcPr>
          <w:p w14:paraId="0B4D4E14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AAGAACTACTGGAAATATCCAATC</w:t>
            </w:r>
          </w:p>
        </w:tc>
      </w:tr>
      <w:tr w:rsidR="00521DA6" w:rsidRPr="008811EA" w14:paraId="448D541B" w14:textId="77777777" w:rsidTr="006305EA">
        <w:tc>
          <w:tcPr>
            <w:tcW w:w="2972" w:type="dxa"/>
          </w:tcPr>
          <w:p w14:paraId="6A296054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crt_218_F</w:t>
            </w:r>
          </w:p>
        </w:tc>
        <w:tc>
          <w:tcPr>
            <w:tcW w:w="6758" w:type="dxa"/>
          </w:tcPr>
          <w:p w14:paraId="50616C87" w14:textId="77777777" w:rsidR="00521DA6" w:rsidRPr="00521DA6" w:rsidRDefault="00521DA6" w:rsidP="006305EA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TCTCGGAGCAGTTATTATTGTTG</w:t>
            </w:r>
          </w:p>
        </w:tc>
      </w:tr>
      <w:tr w:rsidR="00521DA6" w:rsidRPr="008811EA" w14:paraId="6437D8BB" w14:textId="77777777" w:rsidTr="006305EA">
        <w:tc>
          <w:tcPr>
            <w:tcW w:w="2972" w:type="dxa"/>
          </w:tcPr>
          <w:p w14:paraId="7CE05A36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crt_218_R</w:t>
            </w:r>
          </w:p>
        </w:tc>
        <w:tc>
          <w:tcPr>
            <w:tcW w:w="6758" w:type="dxa"/>
          </w:tcPr>
          <w:p w14:paraId="45F1B19E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TTTCCCTTGTCATGTTTGAA</w:t>
            </w:r>
          </w:p>
        </w:tc>
      </w:tr>
      <w:tr w:rsidR="00521DA6" w:rsidRPr="008811EA" w14:paraId="793DD4F4" w14:textId="77777777" w:rsidTr="006305EA">
        <w:tc>
          <w:tcPr>
            <w:tcW w:w="2972" w:type="dxa"/>
          </w:tcPr>
          <w:p w14:paraId="4D827212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crt_343_353_F</w:t>
            </w:r>
          </w:p>
        </w:tc>
        <w:tc>
          <w:tcPr>
            <w:tcW w:w="6758" w:type="dxa"/>
          </w:tcPr>
          <w:p w14:paraId="205F0B36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GCATTGTTTTCCTTCTTTAAC</w:t>
            </w:r>
          </w:p>
        </w:tc>
      </w:tr>
      <w:tr w:rsidR="00521DA6" w:rsidRPr="008811EA" w14:paraId="0A493B58" w14:textId="77777777" w:rsidTr="006305EA">
        <w:tc>
          <w:tcPr>
            <w:tcW w:w="2972" w:type="dxa"/>
          </w:tcPr>
          <w:p w14:paraId="541F99A3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crt_343_353_R</w:t>
            </w:r>
          </w:p>
        </w:tc>
        <w:tc>
          <w:tcPr>
            <w:tcW w:w="6758" w:type="dxa"/>
          </w:tcPr>
          <w:p w14:paraId="5B55EBF0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GGCTAAGAATTTAAAGTAATAAGCAA</w:t>
            </w:r>
          </w:p>
        </w:tc>
      </w:tr>
      <w:tr w:rsidR="00521DA6" w:rsidRPr="008811EA" w14:paraId="12E8F25C" w14:textId="77777777" w:rsidTr="006305EA">
        <w:tc>
          <w:tcPr>
            <w:tcW w:w="2972" w:type="dxa"/>
          </w:tcPr>
          <w:p w14:paraId="36765AB0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pm1_fw</w:t>
            </w:r>
          </w:p>
        </w:tc>
        <w:tc>
          <w:tcPr>
            <w:tcW w:w="6758" w:type="dxa"/>
          </w:tcPr>
          <w:p w14:paraId="7581E2DB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AATGGTTTCGAACCAGCTT</w:t>
            </w:r>
          </w:p>
        </w:tc>
      </w:tr>
      <w:tr w:rsidR="00521DA6" w:rsidRPr="008811EA" w14:paraId="33252A25" w14:textId="77777777" w:rsidTr="006305EA">
        <w:tc>
          <w:tcPr>
            <w:tcW w:w="2972" w:type="dxa"/>
          </w:tcPr>
          <w:p w14:paraId="0DA65E36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pm1_rv</w:t>
            </w:r>
          </w:p>
        </w:tc>
        <w:tc>
          <w:tcPr>
            <w:tcW w:w="6758" w:type="dxa"/>
          </w:tcPr>
          <w:p w14:paraId="4278E63A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GGTAAAAACGGCTTGTTCGAT</w:t>
            </w:r>
          </w:p>
        </w:tc>
      </w:tr>
      <w:tr w:rsidR="00521DA6" w:rsidRPr="008811EA" w14:paraId="3BF7CECA" w14:textId="77777777" w:rsidTr="006305EA">
        <w:tc>
          <w:tcPr>
            <w:tcW w:w="2972" w:type="dxa"/>
          </w:tcPr>
          <w:p w14:paraId="33CE9693" w14:textId="77777777" w:rsidR="00521DA6" w:rsidRPr="00521DA6" w:rsidRDefault="00521DA6" w:rsidP="006305EA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pm2_fw</w:t>
            </w:r>
          </w:p>
        </w:tc>
        <w:tc>
          <w:tcPr>
            <w:tcW w:w="6758" w:type="dxa"/>
          </w:tcPr>
          <w:p w14:paraId="177343AC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TGGTGATGCAGAAGTTGGAG</w:t>
            </w:r>
          </w:p>
        </w:tc>
      </w:tr>
      <w:tr w:rsidR="00521DA6" w:rsidRPr="008811EA" w14:paraId="00616A87" w14:textId="77777777" w:rsidTr="006305EA">
        <w:tc>
          <w:tcPr>
            <w:tcW w:w="2972" w:type="dxa"/>
          </w:tcPr>
          <w:p w14:paraId="2CC4E2CA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pm2_rv</w:t>
            </w:r>
          </w:p>
        </w:tc>
        <w:tc>
          <w:tcPr>
            <w:tcW w:w="6758" w:type="dxa"/>
          </w:tcPr>
          <w:p w14:paraId="183D3D32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TGGGACCCATAAATTAGCAGA</w:t>
            </w:r>
          </w:p>
        </w:tc>
      </w:tr>
      <w:tr w:rsidR="00521DA6" w:rsidRPr="008811EA" w14:paraId="07429A2E" w14:textId="77777777" w:rsidTr="006305EA">
        <w:tc>
          <w:tcPr>
            <w:tcW w:w="2972" w:type="dxa"/>
          </w:tcPr>
          <w:p w14:paraId="34407BD5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pm3_fw</w:t>
            </w:r>
          </w:p>
        </w:tc>
        <w:tc>
          <w:tcPr>
            <w:tcW w:w="6758" w:type="dxa"/>
          </w:tcPr>
          <w:p w14:paraId="28DB7C77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ACCTTCATGAAAAATGAAGAATC</w:t>
            </w:r>
          </w:p>
        </w:tc>
      </w:tr>
      <w:tr w:rsidR="00521DA6" w:rsidRPr="008811EA" w14:paraId="7C9969EF" w14:textId="77777777" w:rsidTr="006305EA">
        <w:tc>
          <w:tcPr>
            <w:tcW w:w="2972" w:type="dxa"/>
          </w:tcPr>
          <w:p w14:paraId="21218BFD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Pfpm3_rv</w:t>
            </w:r>
          </w:p>
        </w:tc>
        <w:tc>
          <w:tcPr>
            <w:tcW w:w="6758" w:type="dxa"/>
          </w:tcPr>
          <w:p w14:paraId="1F042202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AGAAAAACCTCCTGCCAAAA</w:t>
            </w:r>
          </w:p>
        </w:tc>
      </w:tr>
      <w:tr w:rsidR="00521DA6" w:rsidRPr="008811EA" w14:paraId="111A6933" w14:textId="77777777" w:rsidTr="006305EA">
        <w:tc>
          <w:tcPr>
            <w:tcW w:w="2972" w:type="dxa"/>
            <w:vAlign w:val="bottom"/>
          </w:tcPr>
          <w:p w14:paraId="2481F368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fB-tub_fw</w:t>
            </w:r>
            <w:proofErr w:type="spellEnd"/>
          </w:p>
        </w:tc>
        <w:tc>
          <w:tcPr>
            <w:tcW w:w="6758" w:type="dxa"/>
            <w:vAlign w:val="bottom"/>
          </w:tcPr>
          <w:p w14:paraId="2863A0BE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GATGTGCGCAAGTGATCC</w:t>
            </w:r>
          </w:p>
        </w:tc>
      </w:tr>
      <w:tr w:rsidR="00521DA6" w:rsidRPr="008811EA" w14:paraId="3420B7C3" w14:textId="77777777" w:rsidTr="006305EA">
        <w:tc>
          <w:tcPr>
            <w:tcW w:w="2972" w:type="dxa"/>
            <w:vAlign w:val="bottom"/>
          </w:tcPr>
          <w:p w14:paraId="3D428AA4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fB-tub_rv</w:t>
            </w:r>
            <w:proofErr w:type="spellEnd"/>
          </w:p>
        </w:tc>
        <w:tc>
          <w:tcPr>
            <w:tcW w:w="6758" w:type="dxa"/>
            <w:vAlign w:val="bottom"/>
          </w:tcPr>
          <w:p w14:paraId="3CCD8980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CCTTTGTGGACATTCTTCCTC</w:t>
            </w:r>
          </w:p>
        </w:tc>
      </w:tr>
      <w:tr w:rsidR="00521DA6" w:rsidRPr="008811EA" w14:paraId="1817FBE8" w14:textId="77777777" w:rsidTr="006305EA">
        <w:tc>
          <w:tcPr>
            <w:tcW w:w="2972" w:type="dxa"/>
          </w:tcPr>
          <w:p w14:paraId="66367985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F_for</w:t>
            </w:r>
            <w:proofErr w:type="spellEnd"/>
          </w:p>
        </w:tc>
        <w:tc>
          <w:tcPr>
            <w:tcW w:w="6758" w:type="dxa"/>
          </w:tcPr>
          <w:p w14:paraId="52E0E0AC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CACGATTTATATTGGCAAGTTGATTTAG</w:t>
            </w:r>
          </w:p>
        </w:tc>
      </w:tr>
      <w:tr w:rsidR="00521DA6" w:rsidRPr="008811EA" w14:paraId="74B89968" w14:textId="77777777" w:rsidTr="006305EA">
        <w:tc>
          <w:tcPr>
            <w:tcW w:w="2972" w:type="dxa"/>
          </w:tcPr>
          <w:p w14:paraId="6B27A974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R_rev</w:t>
            </w:r>
            <w:proofErr w:type="spellEnd"/>
          </w:p>
        </w:tc>
        <w:tc>
          <w:tcPr>
            <w:tcW w:w="6758" w:type="dxa"/>
          </w:tcPr>
          <w:p w14:paraId="6B9CAD7E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ATTTCTACTAAAATTAGCTTTAGCATCATTCACG</w:t>
            </w:r>
          </w:p>
        </w:tc>
      </w:tr>
      <w:tr w:rsidR="00521DA6" w:rsidRPr="008811EA" w14:paraId="6CA72167" w14:textId="77777777" w:rsidTr="006305EA">
        <w:tc>
          <w:tcPr>
            <w:tcW w:w="2972" w:type="dxa"/>
          </w:tcPr>
          <w:p w14:paraId="68E21481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BF_for</w:t>
            </w:r>
            <w:proofErr w:type="spellEnd"/>
          </w:p>
        </w:tc>
        <w:tc>
          <w:tcPr>
            <w:tcW w:w="6758" w:type="dxa"/>
          </w:tcPr>
          <w:p w14:paraId="44397E17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CGTAGAATCTGCAAGTGTTTTCAAAG</w:t>
            </w:r>
          </w:p>
        </w:tc>
      </w:tr>
      <w:tr w:rsidR="00521DA6" w:rsidRPr="008811EA" w14:paraId="70641F9B" w14:textId="77777777" w:rsidTr="006305EA">
        <w:tc>
          <w:tcPr>
            <w:tcW w:w="2972" w:type="dxa"/>
          </w:tcPr>
          <w:p w14:paraId="62B95F95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BR_rev</w:t>
            </w:r>
            <w:proofErr w:type="spellEnd"/>
          </w:p>
        </w:tc>
        <w:tc>
          <w:tcPr>
            <w:tcW w:w="6758" w:type="dxa"/>
          </w:tcPr>
          <w:p w14:paraId="7C94B802" w14:textId="77777777" w:rsidR="00521DA6" w:rsidRPr="00521DA6" w:rsidRDefault="00521DA6" w:rsidP="006305EA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21DA6">
              <w:rPr>
                <w:rFonts w:ascii="Times New Roman" w:hAnsi="Times New Roman" w:cs="Times New Roman"/>
                <w:sz w:val="18"/>
                <w:szCs w:val="18"/>
              </w:rPr>
              <w:t>AATGTTATAAATGCAATATAATCAAACGACATCAC</w:t>
            </w:r>
          </w:p>
        </w:tc>
      </w:tr>
    </w:tbl>
    <w:p w14:paraId="4C1D7951" w14:textId="77777777" w:rsidR="00521DA6" w:rsidRDefault="00521DA6" w:rsidP="00521DA6">
      <w:pPr>
        <w:spacing w:line="360" w:lineRule="auto"/>
        <w:jc w:val="both"/>
      </w:pPr>
    </w:p>
    <w:p w14:paraId="21C3E395" w14:textId="0F5B31CF" w:rsidR="00521DA6" w:rsidRPr="00521DA6" w:rsidRDefault="00521DA6" w:rsidP="00521DA6">
      <w:pPr>
        <w:spacing w:line="360" w:lineRule="auto"/>
        <w:jc w:val="both"/>
        <w:rPr>
          <w:rFonts w:ascii="Times New Roman" w:hAnsi="Times New Roman" w:cs="Times New Roman"/>
        </w:rPr>
      </w:pPr>
      <w:r w:rsidRPr="00521DA6">
        <w:rPr>
          <w:rFonts w:ascii="Times New Roman" w:hAnsi="Times New Roman" w:cs="Times New Roman"/>
        </w:rPr>
        <w:t xml:space="preserve">(Coloured arrows in the left-hand column correspond to primer annotation in Fig </w:t>
      </w:r>
      <w:r w:rsidR="00C0633D">
        <w:rPr>
          <w:rFonts w:ascii="Times New Roman" w:hAnsi="Times New Roman" w:cs="Times New Roman"/>
        </w:rPr>
        <w:t>1</w:t>
      </w:r>
      <w:r w:rsidRPr="00521DA6">
        <w:rPr>
          <w:rFonts w:ascii="Times New Roman" w:hAnsi="Times New Roman" w:cs="Times New Roman"/>
        </w:rPr>
        <w:t>)</w:t>
      </w:r>
    </w:p>
    <w:p w14:paraId="1BADA664" w14:textId="04C644E0" w:rsidR="00CE01EF" w:rsidRDefault="00CE01EF"/>
    <w:p w14:paraId="454CF94D" w14:textId="3504D418" w:rsidR="00043C08" w:rsidRDefault="00043C08"/>
    <w:p w14:paraId="15495D63" w14:textId="5379A8C9" w:rsidR="00423427" w:rsidRDefault="00423427">
      <w:r>
        <w:br w:type="page"/>
      </w:r>
    </w:p>
    <w:p w14:paraId="7D4D189B" w14:textId="77777777" w:rsidR="00043C08" w:rsidRDefault="00043C08"/>
    <w:p w14:paraId="7FDFB1E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GACATCACATATTAGTTACAATAAAATAAGAGAAAAAAGGAACATAAGAAGGGTACT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60</w:t>
      </w:r>
    </w:p>
    <w:p w14:paraId="43B92258" w14:textId="77777777" w:rsidR="00423427" w:rsidRPr="00727C5B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GACATCACATATTAGTTACAATAAAATAAGAGAAAAAAGGAACATAAGAAGGGTACT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60</w:t>
      </w:r>
    </w:p>
    <w:p w14:paraId="3067569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TGACATCACATATTAGTTACAATAAAATAAGAGAAAAAAGGAACATAAGAAGGGTACT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60</w:t>
      </w:r>
    </w:p>
    <w:p w14:paraId="0772E4A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5DB9F0A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4151C2F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GCGTTTATAATTTTTGTTCATTAAATAGATTCTCATGGTACAGACAAGATGTGAGAT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20</w:t>
      </w:r>
    </w:p>
    <w:p w14:paraId="78B102B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GCGTTTATAATTTTTGTTCATTAAATAGATTCTCATGGTACAGACAAGATGTGAGAT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20</w:t>
      </w:r>
    </w:p>
    <w:p w14:paraId="39C3601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GCGTTTATAATTTTTGTTCATTAAATAGATTCTCATGGTACAGACAAGATGTGAGAT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20</w:t>
      </w:r>
    </w:p>
    <w:p w14:paraId="174ADC6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2DF71BA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7BED08F8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GATAATGTGATATATAGAAAGAATTATGAATATATTTATTATAATTGTATTATAAGA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80</w:t>
      </w:r>
    </w:p>
    <w:p w14:paraId="4F7E057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GATAATGTGATATATAGAAAGAATTATGAATATATTTATTATAATTGTATTATAAGA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80</w:t>
      </w:r>
    </w:p>
    <w:p w14:paraId="30A5356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GATAATGTGATATATAGAAAGAATTATGAATATATTTATTATAATTGTATTATAAGA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80</w:t>
      </w:r>
    </w:p>
    <w:p w14:paraId="4CFE4B3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5299646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61ADF6A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TGTAGTAGAAATTATATATCTACACGTAATAATATATATATTAAAAACAAAATATATG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40</w:t>
      </w:r>
    </w:p>
    <w:p w14:paraId="69DC045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TGTAGTAGAAATTATATATCTACACGTAATAATATATATATTAAAAACAAAATATATG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40</w:t>
      </w:r>
    </w:p>
    <w:p w14:paraId="38A0374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TGTAGTAGAAATTATATATCTACACGTAATAATATATATATTAAAAACAAAATATATG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40</w:t>
      </w:r>
    </w:p>
    <w:p w14:paraId="75749FC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1622E6C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53FCCE7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AATACCATATTTATGTAAAGGTAAAGATGTAAAAAATATAACAAGTAATATAATA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300</w:t>
      </w:r>
    </w:p>
    <w:p w14:paraId="248A7BF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AATACCATATTTATGTAAAGGTAAAGATGTAAAAAATATAACAAGTAATATAATA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300</w:t>
      </w:r>
    </w:p>
    <w:p w14:paraId="6FC24B1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TAATACCATATTTATGTAAAGGTAAAGATGTAAAAAATATAACAAGTAATATAATA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300</w:t>
      </w:r>
    </w:p>
    <w:p w14:paraId="0BC73FB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75E5311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7498393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TATATTTTACAACATTTAAGTACAAAAAATGTTGTTAATAGTAATGAATATAAAGAT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360</w:t>
      </w:r>
    </w:p>
    <w:p w14:paraId="0ED8878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TATATTTTACAACATTTAAGTACAAAAAATGTTGTTAATAGTAATGAATATAAAGAT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360</w:t>
      </w:r>
    </w:p>
    <w:p w14:paraId="23D4A3C2" w14:textId="77777777" w:rsidR="00423427" w:rsidRPr="00727C5B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TATATTTTACAACATTTAAGTACAAAAAATGTTGTTAATAGTAATGAATATAAAGAT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360</w:t>
      </w:r>
    </w:p>
    <w:p w14:paraId="2F9B0F2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6AA16EE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4E27CFE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AAAAAAAATATATTTTAATTTATTGAAATGTTATCATAAAATTTTTGAATATAAT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420</w:t>
      </w:r>
    </w:p>
    <w:p w14:paraId="685EEDA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AAAAAAAATATATTTTAATTTATTGAAATGTTATCATAAAATTTTTGAATATAAT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420</w:t>
      </w:r>
    </w:p>
    <w:p w14:paraId="1CCF6C9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TAAAAAAAATATATTTTAATTTATTGAAATGTTATCATAAAATTTTTGAATATAAT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420</w:t>
      </w:r>
    </w:p>
    <w:p w14:paraId="5C84D52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6EF2619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63975DB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GAATATGGAGAATATATATTTAGCCTGTTTAATGATGATATAATTATATCTGTTAGTCC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480</w:t>
      </w:r>
    </w:p>
    <w:p w14:paraId="40F3DAD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GAATATGGAGAATATATATTTAGCCTGTTTAATGATGATATAATTATATCTGTTAGTCC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480</w:t>
      </w:r>
    </w:p>
    <w:p w14:paraId="661EAF3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GAATATGGAGAATATATATTTAGCCTGTTTAATGATGATATAATTATATCTGTTAGTCC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480</w:t>
      </w:r>
    </w:p>
    <w:p w14:paraId="42348D4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751D7EE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079ABCD7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TCTTTAAGAAAGAAACAAAAAAATATTATACAAGATATATTATTGAATAGCTTACAT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540</w:t>
      </w:r>
    </w:p>
    <w:p w14:paraId="564B31E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TCTTTAAGAAAGAAACAAAAAAATATTATACAAGATATATTATTGAATAGCTTACAT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540</w:t>
      </w:r>
    </w:p>
    <w:p w14:paraId="1DC5AAA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TCTTTAAGAAAGAAACAAAAAAATATTATACAAGATATATTATTGAATAGCTTACAT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540</w:t>
      </w:r>
    </w:p>
    <w:p w14:paraId="432FC22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1A38EA1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1479B24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TTTTTCCAGAATAATATAACATATAAAAATAAATTAAATATAAATTTGATGTGTGAAA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600</w:t>
      </w:r>
    </w:p>
    <w:p w14:paraId="1BB9F90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TTTTTCCAGAATAATATAACATATAAAAATAAATTAAATATAAATTTGATGTGTGAAA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600</w:t>
      </w:r>
    </w:p>
    <w:p w14:paraId="48947A0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TTTTTCCAGAATAATATAACATATAAAAATAAATTAAATATAAATTTGATGTGTGAAA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600</w:t>
      </w:r>
    </w:p>
    <w:p w14:paraId="031B617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4C77387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14BF3C4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TAATTATCCAAAGTTTTTGTATGTATTACATTCTATTAATTATGATATGAATATAT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660</w:t>
      </w:r>
    </w:p>
    <w:p w14:paraId="0779307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TAATTATCCAAAGTTTTTGTATGTATTACATTCTATTAATTATGATATGAATATAT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660</w:t>
      </w:r>
    </w:p>
    <w:p w14:paraId="4F45EF12" w14:textId="77777777" w:rsidR="00423427" w:rsidRPr="00727C5B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TTAATTATCCAAAGTTTTTGTATGTATTACATTCTATTAATTATGATATGAATATAT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660</w:t>
      </w:r>
    </w:p>
    <w:p w14:paraId="48F1603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6F047C7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1A2899D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AACAAAATATAAGTGTACAAAATGTAGATTATTTATTTTCTCAGTATATTAATAAAAC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720</w:t>
      </w:r>
    </w:p>
    <w:p w14:paraId="22A252B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AACAAAATATAAGTGTACAAAATGTAGATTATTTATTTTCTCAGTATATTAATAAAAC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720</w:t>
      </w:r>
    </w:p>
    <w:p w14:paraId="484C74F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AACAAAATATAAGTGTACAAAATGTAGATTATTTATTTTCTCAGTATATTAATAAAAC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720</w:t>
      </w:r>
    </w:p>
    <w:p w14:paraId="382F5DC7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0C2D6A6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45585D8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ATATATATATTACTACAGCAATTCAATTCGCTTCATTTTTTAAAAATGTCAACATG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780</w:t>
      </w:r>
    </w:p>
    <w:p w14:paraId="6A08783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ATATATATATTACTACAGCAATTCAATTCGCTTCATTTTTTAAAAATGTCAACATG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780</w:t>
      </w:r>
    </w:p>
    <w:p w14:paraId="61F84844" w14:textId="77777777" w:rsidR="00423427" w:rsidRPr="00727C5B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ATATATATATTACTACAGCAATTCAATTCGCTTCATTTTTTAAAAATGTCAACATG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780</w:t>
      </w:r>
    </w:p>
    <w:p w14:paraId="0CF94FB1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5372FDD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7D81C27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TTTCACACCTTTTAAGAAACACGGTACATTTAATTATTTCTTATTATTAAAACGTA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840</w:t>
      </w:r>
    </w:p>
    <w:p w14:paraId="760EAF3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TTTCACACCTTTTAAGAAACACGGTACATTTAATTATTTCTTATTATTAAAACGTA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840</w:t>
      </w:r>
    </w:p>
    <w:p w14:paraId="2C63C1C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TTTTCACACCTTTTAAGAAACACGGTACATTTAATTATTTCTTATTATTAAAACGTA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840</w:t>
      </w:r>
    </w:p>
    <w:p w14:paraId="0A0E5E3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64422DA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59DEB4F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GTAAATAAGCAGTTGAAAAATACACTCTTTTTATTATTAAACGATATTGAGTGTCATCG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900</w:t>
      </w:r>
    </w:p>
    <w:p w14:paraId="4FD22CC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GTAAATAAGCAGTTGAAAAATACACTCTTTTTATTATTAAACGATATTGAGTGTCATCG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900</w:t>
      </w:r>
    </w:p>
    <w:p w14:paraId="4D0C59C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GTAAATAAGCAGTTGAAAAATACACTCTTTTTATTATTAAACGATATTGAGTGTCATCG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900</w:t>
      </w:r>
    </w:p>
    <w:p w14:paraId="6DDC394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348EFFF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6CFD603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TTAAGGCAGGAAATGCTTTTGCACCTCCTATCATCAGATGATACCACAGgtataaaa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960</w:t>
      </w:r>
    </w:p>
    <w:p w14:paraId="4F62245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TTAAGGCAGGAAATGCTTTTGCACCTCCTATCATCAGATGATACCACAGgtataaaa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960</w:t>
      </w:r>
    </w:p>
    <w:p w14:paraId="03199E6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TTAAGGCAGGAAATGCTTTTGCACCTCCTATCATCAGATGATACCACAGgtataaaa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960</w:t>
      </w:r>
    </w:p>
    <w:p w14:paraId="08DE01F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47FD93C8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661B3B9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aaaaaatatatatatatatatatatatatttatatatgtatatatgtatatatgtat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020</w:t>
      </w:r>
    </w:p>
    <w:p w14:paraId="3DC9AF2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aaaaaatatatatatatatatatatatatttatatatgtatatatgtatatatgtat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020</w:t>
      </w:r>
    </w:p>
    <w:p w14:paraId="7D52285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aaaaaatatatatatatatatatatatatttatatatgtatatatgtatatatgtat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020</w:t>
      </w:r>
    </w:p>
    <w:p w14:paraId="53E2670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2F972DB8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55C1ABD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ttattttttatttattatttttttttttttttttttttttccttctgaccccttta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080</w:t>
      </w:r>
    </w:p>
    <w:p w14:paraId="01E9E8D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ttattttttatttattatttttttttttttttttttttttccttctgaccccttta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080</w:t>
      </w:r>
    </w:p>
    <w:p w14:paraId="0597420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tttattttttatttattatttttttttttttttttttttttccttctgaccccttta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080</w:t>
      </w:r>
    </w:p>
    <w:p w14:paraId="16CBBA1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20ADF44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4C806D9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gGAATGTGCTTTAACGAATGGAGTCATTTAGCAGCAAAGAAATATTTACTTATGAACAA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140</w:t>
      </w:r>
    </w:p>
    <w:p w14:paraId="75FA1C3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gGAATGTGCTTTAACGAATGGAGTCATTTAGCAGCAAAGAAATATTTACTTATGAACAA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140</w:t>
      </w:r>
    </w:p>
    <w:p w14:paraId="1719CCB7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gGAATGTGCTTTAACGAATGGAGTCATTTAGCAGCAAAGAAATATTTACTTATGAACAA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140</w:t>
      </w:r>
    </w:p>
    <w:p w14:paraId="53CF54D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53F64CB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2AEAD4F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TATGAAAATGATCTTAAGGAAAATATAAGAGATCAAGAAATAAATGTTAACATTTTG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200</w:t>
      </w:r>
    </w:p>
    <w:p w14:paraId="0DF7D2B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TATGAAAATGATCTTAAGGAAAATATAAGAGATCAAGAAATAAATGTTAACATTTTG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200</w:t>
      </w:r>
    </w:p>
    <w:p w14:paraId="775B233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TATGAAAATGATCTTAAGGAAAATATAAGAGATCAAGAAATAAATGTTAACATTTTG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200</w:t>
      </w:r>
    </w:p>
    <w:p w14:paraId="7E6327C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3CF9269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3D4AB5C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lastRenderedPageBreak/>
        <w:t>PF3D7_Exo_WT        AGATCAATTGATTATGTTAAGGATTACGATGACGATAACGATAAAGTTAACAATAACG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260</w:t>
      </w:r>
    </w:p>
    <w:p w14:paraId="762CEA0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GATCAATTGATTATGTTAAGGATTACGATGACGATAACGATAAAGTTAACAATAACG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260</w:t>
      </w:r>
    </w:p>
    <w:p w14:paraId="341B4B7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GATCAATTGATTATGTTAAGGATTACGATGACGATAACGATAAAGTTAACAATAACG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260</w:t>
      </w:r>
    </w:p>
    <w:p w14:paraId="1629DE6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5F450F2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7762EB7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ACGATAATGATAACGATTTATATATGGAATATTTTAATTTACCTGAAGACGTTAAA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320</w:t>
      </w:r>
    </w:p>
    <w:p w14:paraId="28EFF2B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ACGATAATGATAACGATTTATATATGGAATATTTTAATTTACCTGAAGACGTTAAA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320</w:t>
      </w:r>
    </w:p>
    <w:p w14:paraId="183F6991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ACGATAATGATAACGATTTATATATGGAATATTTTAATTTACCTGAAGACGTTAAA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320</w:t>
      </w:r>
    </w:p>
    <w:p w14:paraId="53C1A8A8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47700BB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307E981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GTAAAGTACATAAAATGTGTTGATGATTTTAACAA</w:t>
      </w:r>
      <w:r w:rsidRPr="008E5092">
        <w:rPr>
          <w:rFonts w:ascii="Courier New" w:eastAsia="Times New Roman" w:hAnsi="Courier New" w:cs="Courier New"/>
          <w:color w:val="222222"/>
          <w:sz w:val="12"/>
          <w:szCs w:val="12"/>
          <w:highlight w:val="yellow"/>
        </w:rPr>
        <w:t>TATGGTTATAACGATAAAA</w:t>
      </w:r>
      <w:r w:rsidRPr="008E5092">
        <w:rPr>
          <w:rFonts w:ascii="Courier New" w:eastAsia="Times New Roman" w:hAnsi="Courier New" w:cs="Courier New"/>
          <w:b/>
          <w:bCs/>
          <w:color w:val="222222"/>
          <w:sz w:val="12"/>
          <w:szCs w:val="12"/>
          <w:highlight w:val="yellow"/>
        </w:rPr>
        <w:t>G</w:t>
      </w:r>
      <w:r w:rsidRPr="000A3B03">
        <w:rPr>
          <w:rFonts w:ascii="Courier New" w:eastAsia="Times New Roman" w:hAnsi="Courier New" w:cs="Courier New"/>
          <w:b/>
          <w:bCs/>
          <w:color w:val="00B050"/>
          <w:sz w:val="12"/>
          <w:szCs w:val="12"/>
          <w:highlight w:val="magenta"/>
        </w:rPr>
        <w:t>A</w:t>
      </w:r>
      <w:r w:rsidRPr="000A3B03">
        <w:rPr>
          <w:rFonts w:ascii="Courier New" w:eastAsia="Times New Roman" w:hAnsi="Courier New" w:cs="Courier New"/>
          <w:b/>
          <w:bCs/>
          <w:color w:val="222222"/>
          <w:sz w:val="12"/>
          <w:szCs w:val="12"/>
          <w:highlight w:val="magenta"/>
        </w:rPr>
        <w:t>G</w:t>
      </w:r>
      <w:r w:rsidRPr="000A3B03">
        <w:rPr>
          <w:rFonts w:ascii="Courier New" w:eastAsia="Times New Roman" w:hAnsi="Courier New" w:cs="Courier New"/>
          <w:color w:val="222222"/>
          <w:sz w:val="12"/>
          <w:szCs w:val="12"/>
          <w:highlight w:val="magenta"/>
        </w:rPr>
        <w:t>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380</w:t>
      </w:r>
    </w:p>
    <w:p w14:paraId="039E7D8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GTAAAGTACATAAAATGTGTTGATGATTTTAACAA</w:t>
      </w:r>
      <w:r w:rsidRPr="008E5092">
        <w:rPr>
          <w:rFonts w:ascii="Courier New" w:eastAsia="Times New Roman" w:hAnsi="Courier New" w:cs="Courier New"/>
          <w:color w:val="222222"/>
          <w:sz w:val="12"/>
          <w:szCs w:val="12"/>
          <w:highlight w:val="yellow"/>
        </w:rPr>
        <w:t>TATGGTTATAACGATAAAA</w:t>
      </w:r>
      <w:r w:rsidRPr="008E5092">
        <w:rPr>
          <w:rFonts w:ascii="Courier New" w:eastAsia="Times New Roman" w:hAnsi="Courier New" w:cs="Courier New"/>
          <w:b/>
          <w:bCs/>
          <w:color w:val="222222"/>
          <w:sz w:val="12"/>
          <w:szCs w:val="12"/>
          <w:highlight w:val="yellow"/>
        </w:rPr>
        <w:t>G</w:t>
      </w:r>
      <w:r w:rsidRPr="000A3B03">
        <w:rPr>
          <w:rFonts w:ascii="Courier New" w:eastAsia="Times New Roman" w:hAnsi="Courier New" w:cs="Courier New"/>
          <w:b/>
          <w:bCs/>
          <w:color w:val="00B050"/>
          <w:sz w:val="12"/>
          <w:szCs w:val="12"/>
          <w:highlight w:val="magenta"/>
        </w:rPr>
        <w:t>A</w:t>
      </w:r>
      <w:r w:rsidRPr="000A3B03">
        <w:rPr>
          <w:rFonts w:ascii="Courier New" w:eastAsia="Times New Roman" w:hAnsi="Courier New" w:cs="Courier New"/>
          <w:b/>
          <w:bCs/>
          <w:color w:val="222222"/>
          <w:sz w:val="12"/>
          <w:szCs w:val="12"/>
          <w:highlight w:val="magenta"/>
        </w:rPr>
        <w:t>G</w:t>
      </w:r>
      <w:r w:rsidRPr="000A3B03">
        <w:rPr>
          <w:rFonts w:ascii="Courier New" w:eastAsia="Times New Roman" w:hAnsi="Courier New" w:cs="Courier New"/>
          <w:color w:val="222222"/>
          <w:sz w:val="12"/>
          <w:szCs w:val="12"/>
          <w:highlight w:val="magenta"/>
        </w:rPr>
        <w:t>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380</w:t>
      </w:r>
    </w:p>
    <w:p w14:paraId="7243957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GTAAAGTACATAAAATGTGTTGATGATTTTAAC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  <w:highlight w:val="lightGray"/>
        </w:rPr>
        <w:t>ATGGTGATCACCATCAAG</w:t>
      </w:r>
      <w:r w:rsidRPr="00FF7010">
        <w:rPr>
          <w:rFonts w:ascii="Courier New" w:eastAsia="Times New Roman" w:hAnsi="Courier New" w:cs="Courier New"/>
          <w:b/>
          <w:bCs/>
          <w:color w:val="222222"/>
          <w:sz w:val="12"/>
          <w:szCs w:val="12"/>
          <w:highlight w:val="lightGray"/>
        </w:rPr>
        <w:t>GG</w:t>
      </w:r>
      <w:r w:rsidRPr="00FF7010">
        <w:rPr>
          <w:rFonts w:ascii="Courier New" w:eastAsia="Times New Roman" w:hAnsi="Courier New" w:cs="Courier New"/>
          <w:b/>
          <w:bCs/>
          <w:color w:val="0070C0"/>
          <w:sz w:val="12"/>
          <w:szCs w:val="12"/>
          <w:highlight w:val="lightGray"/>
        </w:rPr>
        <w:t>C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  <w:highlight w:val="lightGray"/>
        </w:rPr>
        <w:t>GA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380</w:t>
      </w:r>
    </w:p>
    <w:p w14:paraId="25C8D64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 ** ** ** ** *  ** </w:t>
      </w:r>
    </w:p>
    <w:p w14:paraId="24D0837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6E500567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GTAAACAATCATTGGGAAAATAATATATACAATAAAAAGGATATGGTTAATTATACA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440</w:t>
      </w:r>
    </w:p>
    <w:p w14:paraId="0EEC41D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GTAAACAATCATTGGGAAAATAATATATACAATAAAAAGGATATGGTTAATTATACA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440</w:t>
      </w:r>
    </w:p>
    <w:p w14:paraId="18A5E371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PFB8_Exo_E415G      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  <w:highlight w:val="lightGray"/>
        </w:rPr>
        <w:t>GTGAACAACCACTGGGAGAACAACATCTACAACAAGAAGGACATGGTCAACTACACC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440</w:t>
      </w:r>
    </w:p>
    <w:p w14:paraId="2F132AD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 ***** ** ***** ** ** ** ***** ** ***** ***** ** ** ** ***</w:t>
      </w:r>
    </w:p>
    <w:p w14:paraId="0D5F23D8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15EECF9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GAAAATTATAATGATAATATATTAACATATGAATATATTAATGAAACACTTAGAAAAG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500</w:t>
      </w:r>
    </w:p>
    <w:p w14:paraId="059F921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GAAAATTATAATGATAATATATTAACATATGAATATATTAATGAAACACTTAGAAAAG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500</w:t>
      </w:r>
    </w:p>
    <w:p w14:paraId="55B3CD2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PFB8_Exo_E415G      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  <w:highlight w:val="lightGray"/>
        </w:rPr>
        <w:t>GAGAACTACAACGACAACATCCTGACCTACGAGTACATCAACGAGACACTGAGAAAGG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500</w:t>
      </w:r>
    </w:p>
    <w:p w14:paraId="6DD21A5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 ** ** ** ** ** **  * ** ** ** ** ** ** ** ***** ***** ***</w:t>
      </w:r>
    </w:p>
    <w:p w14:paraId="304A9A1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3906F7B8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AAAAAAGATATTATATAGGTATAGATATCGAATGGGATAGTTATAAAAAAAAAAAA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560</w:t>
      </w:r>
    </w:p>
    <w:p w14:paraId="5B5A15A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AAAAAAGATATTATATAGGTATAGATATCGAATGGGATAGTTATAAAAAAAAAAAA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560</w:t>
      </w:r>
    </w:p>
    <w:p w14:paraId="29FC756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PFB8_Exo_E415G      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  <w:highlight w:val="lightGray"/>
        </w:rPr>
        <w:t>AAGAAGCGGTACTACATCGGCATCGACATCGAGTGGGACAGCTACAAGAAAAAGAAAAAC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560</w:t>
      </w:r>
    </w:p>
    <w:p w14:paraId="553138A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 **  * ** ** ** ** ** ** ***** ***** ** ** ** ***** ***** </w:t>
      </w:r>
    </w:p>
    <w:p w14:paraId="5C56392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72DB5DA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CTGTTAGTGTTCTATCTATTTCAACAAATAATAAAATATATATAATAGATTTATATT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620</w:t>
      </w:r>
    </w:p>
    <w:p w14:paraId="64A4399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CTGTTAGTGTTCTATCTATTTCAACAAATAATAAAATATATATAATAGATTTATATT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620</w:t>
      </w:r>
    </w:p>
    <w:p w14:paraId="0B413331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PFB8_Exo_E415G      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  <w:highlight w:val="lightGray"/>
        </w:rPr>
        <w:t>ACCGTGTCCGTGCTGAGCATCAGCACCAACAACAAGATCTACATCATCGATCTGTACTAC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620</w:t>
      </w:r>
    </w:p>
    <w:p w14:paraId="5F55852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 **    ** **    **    ** ** ** ** ** ** ** ** *** * ** ** </w:t>
      </w:r>
    </w:p>
    <w:p w14:paraId="6EE27618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00D96EC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TGATTATAATTATAAATTTATGATATATACGTTTTTTAAATGGTTATTAGAAAATCC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680</w:t>
      </w:r>
    </w:p>
    <w:p w14:paraId="307ABBA7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TGATTATAATTATAAATTTATGATATATACGTTTTTTAAATGGTTATTAGAAAATCC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680</w:t>
      </w:r>
    </w:p>
    <w:p w14:paraId="6F7DD1D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PFB8_Exo_E415G      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  <w:highlight w:val="lightGray"/>
        </w:rPr>
        <w:t>ATCGACTACAATTACAAGTTCATGATCTATACATTCTTCAAGTGGCTGCTGG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AATCC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680</w:t>
      </w:r>
    </w:p>
    <w:p w14:paraId="48E7A76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 ** ** ***** ** ** ***** ***** ** ** ** *** *  * *********</w:t>
      </w:r>
    </w:p>
    <w:p w14:paraId="7A0D82D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73605D72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TTTATATATAAATTGTTTTTTAATTTCCCTTCGGATATTAAAATAATGTCTTCATAT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740</w:t>
      </w:r>
    </w:p>
    <w:p w14:paraId="52EDD03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TTTATATATAAATTGTTTTTTAATTTCCCTTCGGATATTAAAATAATGTCTTCATAT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740</w:t>
      </w:r>
    </w:p>
    <w:p w14:paraId="085A3DF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TTTATATATAAATTGTTTTTTAATTTCCCTTCGGATATTAAAATAATGTCTTCATAT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740</w:t>
      </w:r>
    </w:p>
    <w:p w14:paraId="090871C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240247A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0683690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CAAAACATATCACATATAAATATATATAACAATATTATAGATTTAAATAATAATATAT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800</w:t>
      </w:r>
    </w:p>
    <w:p w14:paraId="7A61BE9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CAAAACATATCACATATAAATATATATAACAATATTATAGATTTAAATAATAATATAT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800</w:t>
      </w:r>
    </w:p>
    <w:p w14:paraId="12DA4AE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CAAAACATATCACATATAAATATATATAACAATATTATAGATTTAAATAATAATATAT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800</w:t>
      </w:r>
    </w:p>
    <w:p w14:paraId="5B79416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55D0294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2DCC362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ATATACAAGAAAAGAGGAAGGAACACCTTCTTATAAGAATTATAATATTTTATAT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860</w:t>
      </w:r>
    </w:p>
    <w:p w14:paraId="0E453F5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ATATACAAGAAAAGAGGAAGGAACACCTTCTTATAAGAATTATAATATTTTATAT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860</w:t>
      </w:r>
    </w:p>
    <w:p w14:paraId="119BE50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TATATACAAGAAAAGAGGAAGGAACACCTTCTTATAAGAATTATAATATTTTATATTT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860</w:t>
      </w:r>
    </w:p>
    <w:p w14:paraId="24ADA05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33EC49C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0AD6FE8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GAAACATTGAATAGAGATATGATTCAATCAAATGATGTACATTTATTCAAAGAATTAG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920</w:t>
      </w:r>
    </w:p>
    <w:p w14:paraId="74F06E51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GAAACATTGAATAGAGATATGATTCAATCAAATGATGTACATTTATTCAAAGAATTAG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920</w:t>
      </w:r>
    </w:p>
    <w:p w14:paraId="46C5065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GAAACATTGAATAGAGATATGATTCAATCAAATGATGTACATTTATTCAAAGAATTAG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920</w:t>
      </w:r>
    </w:p>
    <w:p w14:paraId="0F92488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79F5FB1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6CAFD36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CATTCGACACCTTATAATTTTAATAAGAATTTAATGAATAAAATAAAAAAA</w:t>
      </w:r>
      <w:r w:rsidRPr="00FF7010">
        <w:rPr>
          <w:rFonts w:ascii="Courier New" w:eastAsia="Times New Roman" w:hAnsi="Courier New" w:cs="Courier New"/>
          <w:b/>
          <w:bCs/>
          <w:color w:val="00B050"/>
          <w:sz w:val="12"/>
          <w:szCs w:val="12"/>
        </w:rPr>
        <w:t>A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AAT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980</w:t>
      </w:r>
    </w:p>
    <w:p w14:paraId="304E6CC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CATTCGACACCTTATAATTTTAATAAGAATTTAATGAATAAAATAAAAAAA</w:t>
      </w:r>
      <w:r w:rsidRPr="00FF7010">
        <w:rPr>
          <w:rFonts w:ascii="Courier New" w:eastAsia="Times New Roman" w:hAnsi="Courier New" w:cs="Courier New"/>
          <w:b/>
          <w:bCs/>
          <w:color w:val="00B050"/>
          <w:sz w:val="12"/>
          <w:szCs w:val="12"/>
        </w:rPr>
        <w:t>AA</w:t>
      </w:r>
      <w:r w:rsidRPr="00FF7010">
        <w:rPr>
          <w:rFonts w:ascii="Courier New" w:eastAsia="Times New Roman" w:hAnsi="Courier New" w:cs="Courier New"/>
          <w:b/>
          <w:bCs/>
          <w:color w:val="FF0000"/>
          <w:sz w:val="12"/>
          <w:szCs w:val="12"/>
        </w:rPr>
        <w:t>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AAT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980</w:t>
      </w:r>
    </w:p>
    <w:p w14:paraId="4BB04EC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CATTCGACACCTTATAATTTTAATAAGAATTTAATGAATAAAATAAAAAAA</w:t>
      </w:r>
      <w:r w:rsidRPr="00FF7010">
        <w:rPr>
          <w:rFonts w:ascii="Courier New" w:eastAsia="Times New Roman" w:hAnsi="Courier New" w:cs="Courier New"/>
          <w:b/>
          <w:bCs/>
          <w:color w:val="00B050"/>
          <w:sz w:val="12"/>
          <w:szCs w:val="12"/>
        </w:rPr>
        <w:t>AA</w:t>
      </w:r>
      <w:r w:rsidRPr="00FF7010">
        <w:rPr>
          <w:rFonts w:ascii="Courier New" w:eastAsia="Times New Roman" w:hAnsi="Courier New" w:cs="Courier New"/>
          <w:b/>
          <w:bCs/>
          <w:color w:val="FF0000"/>
          <w:sz w:val="12"/>
          <w:szCs w:val="12"/>
        </w:rPr>
        <w:t>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AATAAT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1980</w:t>
      </w:r>
    </w:p>
    <w:p w14:paraId="45CB40D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 ******</w:t>
      </w:r>
    </w:p>
    <w:p w14:paraId="218397C8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50628A0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ATATTAATATACCAAACAAACAAATGTTCAAATTATATGTTAAAAGTTTAAATGACT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040</w:t>
      </w:r>
    </w:p>
    <w:p w14:paraId="6F570FF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ATATTAATATACCAAACAAACAAATGTTCAAATTATATGTTAAAAGTTTAAATGACT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040</w:t>
      </w:r>
    </w:p>
    <w:p w14:paraId="7A0CE24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ATATTAATATACCAAACAAACAAATGTTCAAATTATATGTTAAAAGTTTAAATGACT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040</w:t>
      </w:r>
    </w:p>
    <w:p w14:paraId="5B52A72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0CE41EE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268318B4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TGTATAAAGATATTAAATAAAAAGTTAAATAAAAAATTTCAATTAGCTAACTGGAATA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100</w:t>
      </w:r>
    </w:p>
    <w:p w14:paraId="0E578A7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TGTATAAAGATATTAAATAAAAAGTTAAATAAAAAATTTCAATTAGCTAACTGGAATA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100</w:t>
      </w:r>
    </w:p>
    <w:p w14:paraId="4F68696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TGTATAAAGATATTAAATAAAAAGTTAAATAAAAAATTTCAATTAGCTAACTGGAATAT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100</w:t>
      </w:r>
    </w:p>
    <w:p w14:paraId="73A04A4A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674EE9B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59694D53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GACCACTTAACCAAGAACAAATAATATATGCATGTATTGATTCATATGTTTTAATAAA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160</w:t>
      </w:r>
    </w:p>
    <w:p w14:paraId="37C8514E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GACCACTTAACCAAGAACAAATAATATATGCATGTATTGATTCATATGTTTTAATAAA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160</w:t>
      </w:r>
    </w:p>
    <w:p w14:paraId="1AE3E33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GACCACTTAACCAAGAACAAATAATATATGCATGTATTGATTCATATGTTTTAATAAAG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160</w:t>
      </w:r>
    </w:p>
    <w:p w14:paraId="3391AD6C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76B6D149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5E87E18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AGAAGAAATGTTGATAGAAAAAGGTTATATGTCTACATGTGATTCTAACAACAATC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220</w:t>
      </w:r>
    </w:p>
    <w:p w14:paraId="1DE46D6F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AGAAGAAATGTTGATAGAAAAAGGTTATATGTCTACATGTGATTCTAACAACAATC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220</w:t>
      </w:r>
    </w:p>
    <w:p w14:paraId="5F47104B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TAGAAGAAATGTTGATAGAAAAAGGTTATATGTCTACATGTGATTCTAACAACAATCA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220</w:t>
      </w:r>
    </w:p>
    <w:p w14:paraId="4448E656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******</w:t>
      </w:r>
    </w:p>
    <w:p w14:paraId="3BB949F5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</w:p>
    <w:p w14:paraId="4E57183D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3D7_Exo_WT        ATGATGAATTTATTTCTTCAAAAATATAAGTTCAAAGATAGTACATGGGAATG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274</w:t>
      </w:r>
    </w:p>
    <w:p w14:paraId="7E49CD00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5_Exo_WT         ATGATGAATTTATTTCTTCAAAAATATAAGTTCAAAGATAGTACATGGGAATG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274</w:t>
      </w:r>
    </w:p>
    <w:p w14:paraId="704A67F7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>PFB8_Exo_E415G      ATGATGAATTTATTTCTTCAAAAATATAAGTTCAAAGATAGTACATGGGAATGA</w:t>
      </w: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ab/>
        <w:t>2274</w:t>
      </w:r>
    </w:p>
    <w:p w14:paraId="71836F61" w14:textId="77777777" w:rsidR="00423427" w:rsidRPr="00FF7010" w:rsidRDefault="00423427" w:rsidP="004234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990"/>
        <w:rPr>
          <w:rFonts w:ascii="Courier New" w:eastAsia="Times New Roman" w:hAnsi="Courier New" w:cs="Courier New"/>
          <w:color w:val="222222"/>
          <w:sz w:val="12"/>
          <w:szCs w:val="12"/>
        </w:rPr>
      </w:pPr>
      <w:r w:rsidRPr="00FF7010">
        <w:rPr>
          <w:rFonts w:ascii="Courier New" w:eastAsia="Times New Roman" w:hAnsi="Courier New" w:cs="Courier New"/>
          <w:color w:val="222222"/>
          <w:sz w:val="12"/>
          <w:szCs w:val="12"/>
        </w:rPr>
        <w:t xml:space="preserve">                    ******************************************************</w:t>
      </w:r>
    </w:p>
    <w:p w14:paraId="5A54D7CB" w14:textId="77777777" w:rsidR="00423427" w:rsidRPr="00727C5B" w:rsidRDefault="00423427" w:rsidP="00423427">
      <w:pPr>
        <w:ind w:left="990"/>
        <w:rPr>
          <w:sz w:val="14"/>
          <w:szCs w:val="14"/>
        </w:rPr>
      </w:pPr>
    </w:p>
    <w:p w14:paraId="5E46F676" w14:textId="6424394B" w:rsidR="00043C08" w:rsidRPr="00076E62" w:rsidRDefault="00423427" w:rsidP="00076E62">
      <w:pPr>
        <w:jc w:val="both"/>
        <w:rPr>
          <w:rFonts w:ascii="Times New Roman" w:hAnsi="Times New Roman" w:cs="Times New Roman"/>
          <w:sz w:val="20"/>
          <w:szCs w:val="20"/>
        </w:rPr>
      </w:pPr>
      <w:r w:rsidRPr="00423427">
        <w:rPr>
          <w:rFonts w:ascii="Times New Roman" w:hAnsi="Times New Roman" w:cs="Times New Roman"/>
          <w:b/>
          <w:bCs/>
          <w:sz w:val="20"/>
          <w:szCs w:val="20"/>
        </w:rPr>
        <w:t>Fig.S1.</w:t>
      </w:r>
      <w:r w:rsidRPr="00423427">
        <w:rPr>
          <w:rFonts w:ascii="Times New Roman" w:hAnsi="Times New Roman" w:cs="Times New Roman"/>
          <w:sz w:val="20"/>
          <w:szCs w:val="20"/>
        </w:rPr>
        <w:t xml:space="preserve"> </w:t>
      </w:r>
      <w:r w:rsidRPr="00423427">
        <w:rPr>
          <w:rFonts w:ascii="Times New Roman" w:hAnsi="Times New Roman" w:cs="Times New Roman"/>
          <w:b/>
          <w:bCs/>
          <w:sz w:val="20"/>
          <w:szCs w:val="20"/>
        </w:rPr>
        <w:t>DNA sequence alignment of</w:t>
      </w:r>
      <w:r w:rsidRPr="00423427">
        <w:rPr>
          <w:rFonts w:ascii="Times New Roman" w:hAnsi="Times New Roman" w:cs="Times New Roman"/>
          <w:b/>
          <w:bCs/>
          <w:i/>
          <w:iCs/>
          <w:sz w:val="20"/>
          <w:szCs w:val="20"/>
        </w:rPr>
        <w:t xml:space="preserve"> </w:t>
      </w:r>
      <w:proofErr w:type="spellStart"/>
      <w:r w:rsidRPr="00423427">
        <w:rPr>
          <w:rFonts w:ascii="Times New Roman" w:hAnsi="Times New Roman" w:cs="Times New Roman"/>
          <w:b/>
          <w:bCs/>
          <w:i/>
          <w:iCs/>
          <w:sz w:val="20"/>
          <w:szCs w:val="20"/>
        </w:rPr>
        <w:t>exo</w:t>
      </w:r>
      <w:proofErr w:type="spellEnd"/>
      <w:r w:rsidRPr="00423427">
        <w:rPr>
          <w:rFonts w:ascii="Times New Roman" w:hAnsi="Times New Roman" w:cs="Times New Roman"/>
          <w:b/>
          <w:bCs/>
          <w:sz w:val="20"/>
          <w:szCs w:val="20"/>
        </w:rPr>
        <w:t xml:space="preserve"> gene from </w:t>
      </w:r>
      <w:r w:rsidRPr="00423427">
        <w:rPr>
          <w:rFonts w:ascii="Times New Roman" w:hAnsi="Times New Roman" w:cs="Times New Roman"/>
          <w:b/>
          <w:bCs/>
          <w:i/>
          <w:iCs/>
          <w:sz w:val="20"/>
          <w:szCs w:val="20"/>
        </w:rPr>
        <w:t xml:space="preserve">P. falciparum </w:t>
      </w:r>
      <w:r w:rsidRPr="00423427">
        <w:rPr>
          <w:rFonts w:ascii="Times New Roman" w:hAnsi="Times New Roman" w:cs="Times New Roman"/>
          <w:b/>
          <w:bCs/>
          <w:sz w:val="20"/>
          <w:szCs w:val="20"/>
        </w:rPr>
        <w:t xml:space="preserve">3D7, B5 and </w:t>
      </w:r>
      <w:r w:rsidR="00961206" w:rsidRPr="00961206">
        <w:rPr>
          <w:rFonts w:ascii="Times New Roman" w:hAnsi="Times New Roman" w:cs="Times New Roman"/>
          <w:b/>
          <w:bCs/>
          <w:sz w:val="20"/>
          <w:szCs w:val="20"/>
        </w:rPr>
        <w:t>B5-r</w:t>
      </w:r>
      <w:r w:rsidR="00961206" w:rsidRPr="00961206">
        <w:rPr>
          <w:rFonts w:ascii="Times New Roman" w:hAnsi="Times New Roman" w:cs="Times New Roman"/>
          <w:b/>
          <w:bCs/>
          <w:i/>
          <w:iCs/>
          <w:sz w:val="20"/>
          <w:szCs w:val="20"/>
        </w:rPr>
        <w:t>exo</w:t>
      </w:r>
      <w:r w:rsidR="00961206" w:rsidRPr="00961206">
        <w:rPr>
          <w:rFonts w:ascii="Times New Roman" w:hAnsi="Times New Roman" w:cs="Times New Roman"/>
          <w:b/>
          <w:bCs/>
          <w:sz w:val="20"/>
          <w:szCs w:val="20"/>
        </w:rPr>
        <w:t>-E415G-B8</w:t>
      </w:r>
      <w:r w:rsidR="00961206">
        <w:rPr>
          <w:rFonts w:ascii="Times New Roman" w:hAnsi="Times New Roman" w:cs="Times New Roman"/>
          <w:b/>
          <w:bCs/>
          <w:sz w:val="20"/>
          <w:szCs w:val="20"/>
        </w:rPr>
        <w:t xml:space="preserve"> parasites</w:t>
      </w:r>
      <w:r w:rsidRPr="00423427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423427">
        <w:rPr>
          <w:rFonts w:ascii="Times New Roman" w:hAnsi="Times New Roman" w:cs="Times New Roman"/>
          <w:sz w:val="20"/>
          <w:szCs w:val="20"/>
        </w:rPr>
        <w:t xml:space="preserve"> The </w:t>
      </w:r>
      <w:proofErr w:type="spellStart"/>
      <w:r w:rsidRPr="00423427">
        <w:rPr>
          <w:rFonts w:ascii="Times New Roman" w:hAnsi="Times New Roman" w:cs="Times New Roman"/>
          <w:i/>
          <w:iCs/>
          <w:sz w:val="20"/>
          <w:szCs w:val="20"/>
        </w:rPr>
        <w:t>exo</w:t>
      </w:r>
      <w:proofErr w:type="spellEnd"/>
      <w:r w:rsidRPr="00423427">
        <w:rPr>
          <w:rFonts w:ascii="Times New Roman" w:hAnsi="Times New Roman" w:cs="Times New Roman"/>
          <w:sz w:val="20"/>
          <w:szCs w:val="20"/>
        </w:rPr>
        <w:t xml:space="preserve"> gene contains 2 exons and one intron. Exon 1 starts from nucleotides 1 to 949, while exon 2 starts from nucleotides 1018 to 2274. The intron is shown in lowercase letters. Grey highlight indicates the </w:t>
      </w:r>
      <w:proofErr w:type="spellStart"/>
      <w:r w:rsidRPr="00423427">
        <w:rPr>
          <w:rFonts w:ascii="Times New Roman" w:hAnsi="Times New Roman" w:cs="Times New Roman"/>
          <w:sz w:val="20"/>
          <w:szCs w:val="20"/>
        </w:rPr>
        <w:t>recodonized</w:t>
      </w:r>
      <w:proofErr w:type="spellEnd"/>
      <w:r w:rsidRPr="00423427">
        <w:rPr>
          <w:rFonts w:ascii="Times New Roman" w:hAnsi="Times New Roman" w:cs="Times New Roman"/>
          <w:sz w:val="20"/>
          <w:szCs w:val="20"/>
        </w:rPr>
        <w:t xml:space="preserve"> region in B8 line with the amino acid residue 415 change from Glu (codon GAG) to </w:t>
      </w:r>
      <w:proofErr w:type="spellStart"/>
      <w:r w:rsidRPr="00423427">
        <w:rPr>
          <w:rFonts w:ascii="Times New Roman" w:hAnsi="Times New Roman" w:cs="Times New Roman"/>
          <w:sz w:val="20"/>
          <w:szCs w:val="20"/>
        </w:rPr>
        <w:t>Gly</w:t>
      </w:r>
      <w:proofErr w:type="spellEnd"/>
      <w:r w:rsidRPr="00423427">
        <w:rPr>
          <w:rFonts w:ascii="Times New Roman" w:hAnsi="Times New Roman" w:cs="Times New Roman"/>
          <w:sz w:val="20"/>
          <w:szCs w:val="20"/>
        </w:rPr>
        <w:t xml:space="preserve"> (codon GGC). One single nucleotide mutation at position 1974 from A to T leads to non-synonymous mutation, changing from amino acid Lys to </w:t>
      </w:r>
      <w:proofErr w:type="spellStart"/>
      <w:r w:rsidRPr="00423427">
        <w:rPr>
          <w:rFonts w:ascii="Times New Roman" w:hAnsi="Times New Roman" w:cs="Times New Roman"/>
          <w:sz w:val="20"/>
          <w:szCs w:val="20"/>
        </w:rPr>
        <w:t>Asn</w:t>
      </w:r>
      <w:proofErr w:type="spellEnd"/>
      <w:r w:rsidRPr="00423427">
        <w:rPr>
          <w:rFonts w:ascii="Times New Roman" w:hAnsi="Times New Roman" w:cs="Times New Roman"/>
          <w:sz w:val="20"/>
          <w:szCs w:val="20"/>
        </w:rPr>
        <w:t>.</w:t>
      </w:r>
      <w:r w:rsidRPr="00423427">
        <w:rPr>
          <w:rFonts w:ascii="Times New Roman" w:hAnsi="Times New Roman" w:cs="Times New Roman"/>
          <w:sz w:val="20"/>
          <w:szCs w:val="20"/>
          <w:cs/>
        </w:rPr>
        <w:t xml:space="preserve"> </w:t>
      </w:r>
      <w:r w:rsidRPr="00423427">
        <w:rPr>
          <w:rFonts w:ascii="Times New Roman" w:hAnsi="Times New Roman" w:cs="Times New Roman"/>
          <w:sz w:val="20"/>
          <w:szCs w:val="20"/>
        </w:rPr>
        <w:t>Guide RNA sequence is shown in yellow highlight while the Protospacer Adjacent Motif (PAM) site is shown in magenta highlight.</w:t>
      </w:r>
    </w:p>
    <w:p w14:paraId="72349408" w14:textId="4E38D077" w:rsidR="00076E62" w:rsidRDefault="00076E62">
      <w:r>
        <w:rPr>
          <w:noProof/>
        </w:rPr>
        <w:lastRenderedPageBreak/>
        <w:drawing>
          <wp:inline distT="0" distB="0" distL="0" distR="0" wp14:anchorId="74A24476" wp14:editId="1FF0D54B">
            <wp:extent cx="5731510" cy="2273935"/>
            <wp:effectExtent l="0" t="0" r="0" b="0"/>
            <wp:docPr id="2" name="Picture 2" descr="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imeline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73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2FB8E" w14:textId="606E6B3B" w:rsidR="00076E62" w:rsidRPr="008A28FC" w:rsidRDefault="00076E62" w:rsidP="008A28FC">
      <w:pPr>
        <w:jc w:val="both"/>
        <w:rPr>
          <w:sz w:val="22"/>
          <w:szCs w:val="28"/>
        </w:rPr>
      </w:pPr>
      <w:r w:rsidRPr="008A28FC">
        <w:rPr>
          <w:rFonts w:ascii="Times New Roman" w:hAnsi="Times New Roman" w:cs="Times New Roman"/>
          <w:b/>
          <w:bCs/>
          <w:sz w:val="22"/>
          <w:szCs w:val="28"/>
        </w:rPr>
        <w:t>Fig. S2.</w:t>
      </w:r>
      <w:r w:rsidRPr="008A28FC">
        <w:rPr>
          <w:rFonts w:ascii="Times New Roman" w:hAnsi="Times New Roman" w:cs="Times New Roman"/>
          <w:sz w:val="22"/>
          <w:szCs w:val="28"/>
        </w:rPr>
        <w:t xml:space="preserve"> </w:t>
      </w:r>
      <w:r w:rsidRPr="008A28FC">
        <w:rPr>
          <w:rFonts w:ascii="Times New Roman" w:hAnsi="Times New Roman" w:cs="Times New Roman"/>
          <w:b/>
          <w:bCs/>
          <w:sz w:val="22"/>
          <w:szCs w:val="28"/>
        </w:rPr>
        <w:t xml:space="preserve">Gene and amino acid composition of </w:t>
      </w:r>
      <w:proofErr w:type="spellStart"/>
      <w:r w:rsidRPr="008A28FC">
        <w:rPr>
          <w:rFonts w:ascii="Times New Roman" w:hAnsi="Times New Roman" w:cs="Times New Roman"/>
          <w:b/>
          <w:bCs/>
          <w:sz w:val="22"/>
          <w:szCs w:val="28"/>
        </w:rPr>
        <w:t>PfEXO</w:t>
      </w:r>
      <w:proofErr w:type="spellEnd"/>
      <w:r w:rsidRPr="008A28FC">
        <w:rPr>
          <w:rFonts w:ascii="Times New Roman" w:hAnsi="Times New Roman" w:cs="Times New Roman"/>
          <w:sz w:val="22"/>
          <w:szCs w:val="28"/>
        </w:rPr>
        <w:t xml:space="preserve">. Schematic diagram of </w:t>
      </w:r>
      <w:r w:rsidRPr="008A28FC">
        <w:rPr>
          <w:rFonts w:ascii="Times New Roman" w:hAnsi="Times New Roman" w:cs="Times New Roman"/>
          <w:i/>
          <w:iCs/>
          <w:sz w:val="22"/>
          <w:szCs w:val="28"/>
        </w:rPr>
        <w:t>pfexo</w:t>
      </w:r>
      <w:r w:rsidRPr="008A28FC">
        <w:rPr>
          <w:rFonts w:ascii="Times New Roman" w:hAnsi="Times New Roman" w:cs="Times New Roman"/>
          <w:sz w:val="22"/>
          <w:szCs w:val="28"/>
        </w:rPr>
        <w:t xml:space="preserve"> gene and domain structure of </w:t>
      </w:r>
      <w:proofErr w:type="spellStart"/>
      <w:r w:rsidRPr="008A28FC">
        <w:rPr>
          <w:rFonts w:ascii="Times New Roman" w:hAnsi="Times New Roman" w:cs="Times New Roman"/>
          <w:sz w:val="22"/>
          <w:szCs w:val="28"/>
        </w:rPr>
        <w:t>PfEXO</w:t>
      </w:r>
      <w:proofErr w:type="spellEnd"/>
      <w:r w:rsidRPr="008A28FC">
        <w:rPr>
          <w:rFonts w:ascii="Times New Roman" w:hAnsi="Times New Roman" w:cs="Times New Roman"/>
          <w:sz w:val="22"/>
          <w:szCs w:val="28"/>
        </w:rPr>
        <w:t xml:space="preserve"> from 3D7 and B5 lines. </w:t>
      </w:r>
      <w:r w:rsidRPr="008A28FC">
        <w:rPr>
          <w:rFonts w:ascii="Times New Roman" w:hAnsi="Times New Roman" w:cs="Times New Roman"/>
          <w:i/>
          <w:iCs/>
          <w:sz w:val="22"/>
          <w:szCs w:val="28"/>
        </w:rPr>
        <w:t>pfexo</w:t>
      </w:r>
      <w:r w:rsidRPr="008A28FC">
        <w:rPr>
          <w:rFonts w:ascii="Times New Roman" w:hAnsi="Times New Roman" w:cs="Times New Roman"/>
          <w:sz w:val="22"/>
          <w:szCs w:val="28"/>
        </w:rPr>
        <w:t xml:space="preserve"> gene contains 2 exons (</w:t>
      </w:r>
      <w:r w:rsidRPr="008A28FC">
        <w:rPr>
          <w:rFonts w:ascii="Times New Roman" w:hAnsi="Times New Roman" w:cs="Leelawadee UI"/>
          <w:sz w:val="22"/>
          <w:szCs w:val="28"/>
          <w:lang w:val="en-US"/>
        </w:rPr>
        <w:t xml:space="preserve">light </w:t>
      </w:r>
      <w:r w:rsidRPr="008A28FC">
        <w:rPr>
          <w:rFonts w:ascii="Times New Roman" w:hAnsi="Times New Roman" w:cs="Times New Roman"/>
          <w:sz w:val="22"/>
          <w:szCs w:val="28"/>
        </w:rPr>
        <w:t xml:space="preserve">blue boxes) and 1 intron (red box). </w:t>
      </w:r>
      <w:proofErr w:type="spellStart"/>
      <w:r w:rsidRPr="008A28FC">
        <w:rPr>
          <w:rFonts w:ascii="Times New Roman" w:hAnsi="Times New Roman" w:cs="Times New Roman"/>
          <w:sz w:val="22"/>
          <w:szCs w:val="28"/>
        </w:rPr>
        <w:t>PfEXO</w:t>
      </w:r>
      <w:proofErr w:type="spellEnd"/>
      <w:r w:rsidRPr="008A28FC">
        <w:rPr>
          <w:rFonts w:ascii="Times New Roman" w:hAnsi="Times New Roman" w:cs="Times New Roman"/>
          <w:sz w:val="22"/>
          <w:szCs w:val="28"/>
        </w:rPr>
        <w:t xml:space="preserve"> contains N-terminal signal peptide (green box) and 3</w:t>
      </w:r>
      <w:r w:rsidRPr="008A28FC">
        <w:rPr>
          <w:rFonts w:ascii="Times New Roman" w:hAnsi="Times New Roman" w:cs="Times New Roman"/>
          <w:sz w:val="22"/>
          <w:szCs w:val="28"/>
        </w:rPr>
        <w:sym w:font="Symbol" w:char="F0A2"/>
      </w:r>
      <w:r w:rsidRPr="008A28FC">
        <w:rPr>
          <w:rFonts w:ascii="Times New Roman" w:hAnsi="Times New Roman" w:cs="Times New Roman"/>
          <w:sz w:val="22"/>
          <w:szCs w:val="28"/>
        </w:rPr>
        <w:t xml:space="preserve"> to 5</w:t>
      </w:r>
      <w:r w:rsidRPr="008A28FC">
        <w:rPr>
          <w:rFonts w:ascii="Times New Roman" w:hAnsi="Times New Roman" w:cs="Times New Roman"/>
          <w:sz w:val="22"/>
          <w:szCs w:val="28"/>
        </w:rPr>
        <w:sym w:font="Symbol" w:char="F0A2"/>
      </w:r>
      <w:r w:rsidRPr="008A28FC">
        <w:rPr>
          <w:rFonts w:ascii="Times New Roman" w:hAnsi="Times New Roman" w:cs="Times New Roman"/>
          <w:sz w:val="22"/>
          <w:szCs w:val="28"/>
        </w:rPr>
        <w:t xml:space="preserve"> exonuclease domain (navy blue box). Single amino acid mutation from Lys to </w:t>
      </w:r>
      <w:proofErr w:type="spellStart"/>
      <w:r w:rsidRPr="008A28FC">
        <w:rPr>
          <w:rFonts w:ascii="Times New Roman" w:hAnsi="Times New Roman" w:cs="Times New Roman"/>
          <w:sz w:val="22"/>
          <w:szCs w:val="28"/>
        </w:rPr>
        <w:t>Asn</w:t>
      </w:r>
      <w:proofErr w:type="spellEnd"/>
      <w:r w:rsidRPr="008A28FC">
        <w:rPr>
          <w:rFonts w:ascii="Times New Roman" w:hAnsi="Times New Roman" w:cs="Times New Roman"/>
          <w:sz w:val="22"/>
          <w:szCs w:val="28"/>
        </w:rPr>
        <w:t xml:space="preserve"> at residue 614 found in </w:t>
      </w:r>
      <w:proofErr w:type="spellStart"/>
      <w:r w:rsidRPr="008A28FC">
        <w:rPr>
          <w:rFonts w:ascii="Times New Roman" w:hAnsi="Times New Roman" w:cs="Times New Roman"/>
          <w:sz w:val="22"/>
          <w:szCs w:val="28"/>
        </w:rPr>
        <w:t>PfEXO</w:t>
      </w:r>
      <w:proofErr w:type="spellEnd"/>
      <w:r w:rsidRPr="008A28FC">
        <w:rPr>
          <w:rFonts w:ascii="Times New Roman" w:hAnsi="Times New Roman" w:cs="Times New Roman"/>
          <w:sz w:val="22"/>
          <w:szCs w:val="28"/>
        </w:rPr>
        <w:t xml:space="preserve"> from the B5 line is indicated in red circles. The amino acid Glu at residue 415, focused on in this study, is indicated in orange circles.</w:t>
      </w:r>
    </w:p>
    <w:p w14:paraId="02AD1FAB" w14:textId="77777777" w:rsidR="00076E62" w:rsidRPr="008A28FC" w:rsidRDefault="00076E62" w:rsidP="008A28FC">
      <w:pPr>
        <w:jc w:val="both"/>
        <w:rPr>
          <w:sz w:val="22"/>
          <w:szCs w:val="28"/>
        </w:rPr>
      </w:pPr>
    </w:p>
    <w:p w14:paraId="4955F81C" w14:textId="77777777" w:rsidR="00BC2AA9" w:rsidRDefault="00BC2AA9" w:rsidP="00BC2AA9">
      <w:r>
        <w:rPr>
          <w:noProof/>
          <w:lang w:val="en-US"/>
        </w:rPr>
        <w:drawing>
          <wp:inline distT="0" distB="0" distL="0" distR="0" wp14:anchorId="3FEB3DCA" wp14:editId="3EAE41C7">
            <wp:extent cx="5727700" cy="3085465"/>
            <wp:effectExtent l="0" t="0" r="0" b="0"/>
            <wp:docPr id="1" name="Picture 1" descr="A screenshot of a comput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screenshot of a computer&#10;&#10;Description automatically generated with medium confidence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085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3F5186" w14:textId="7951728D" w:rsidR="00BC2AA9" w:rsidRPr="008A28FC" w:rsidRDefault="00BC2AA9" w:rsidP="00382378">
      <w:pPr>
        <w:jc w:val="both"/>
        <w:rPr>
          <w:rFonts w:ascii="Times New Roman" w:hAnsi="Times New Roman" w:cs="Times New Roman" w:hint="cs"/>
          <w:sz w:val="22"/>
          <w:szCs w:val="28"/>
        </w:rPr>
      </w:pPr>
      <w:r w:rsidRPr="008A28FC">
        <w:rPr>
          <w:rFonts w:ascii="Times New Roman" w:hAnsi="Times New Roman" w:cs="Times New Roman"/>
          <w:b/>
          <w:bCs/>
          <w:sz w:val="22"/>
          <w:szCs w:val="28"/>
        </w:rPr>
        <w:t>Fig S</w:t>
      </w:r>
      <w:r w:rsidR="00076E62" w:rsidRPr="008A28FC">
        <w:rPr>
          <w:rFonts w:ascii="Times New Roman" w:hAnsi="Times New Roman" w:cs="Times New Roman"/>
          <w:b/>
          <w:bCs/>
          <w:sz w:val="22"/>
          <w:szCs w:val="28"/>
        </w:rPr>
        <w:t>3</w:t>
      </w:r>
      <w:r w:rsidRPr="008A28FC">
        <w:rPr>
          <w:rFonts w:ascii="Times New Roman" w:hAnsi="Times New Roman" w:cs="Times New Roman"/>
          <w:sz w:val="22"/>
          <w:szCs w:val="28"/>
        </w:rPr>
        <w:t xml:space="preserve">. Schematic of </w:t>
      </w:r>
      <w:r w:rsidRPr="008A28FC">
        <w:rPr>
          <w:rFonts w:ascii="Times New Roman" w:hAnsi="Times New Roman" w:cs="Times New Roman"/>
          <w:i/>
          <w:iCs/>
          <w:sz w:val="22"/>
          <w:szCs w:val="28"/>
        </w:rPr>
        <w:t xml:space="preserve">P. falciparum </w:t>
      </w:r>
      <w:proofErr w:type="spellStart"/>
      <w:r w:rsidRPr="008A28FC">
        <w:rPr>
          <w:rFonts w:ascii="Times New Roman" w:hAnsi="Times New Roman" w:cs="Times New Roman"/>
          <w:i/>
          <w:iCs/>
          <w:sz w:val="22"/>
          <w:szCs w:val="28"/>
        </w:rPr>
        <w:t>plasmepsin</w:t>
      </w:r>
      <w:proofErr w:type="spellEnd"/>
      <w:r w:rsidRPr="008A28FC">
        <w:rPr>
          <w:rFonts w:ascii="Times New Roman" w:hAnsi="Times New Roman" w:cs="Times New Roman"/>
          <w:sz w:val="22"/>
          <w:szCs w:val="28"/>
        </w:rPr>
        <w:t xml:space="preserve"> 2/3 </w:t>
      </w:r>
      <w:r w:rsidRPr="008A28FC">
        <w:rPr>
          <w:rFonts w:ascii="Times New Roman" w:hAnsi="Times New Roman" w:cs="Times New Roman"/>
          <w:i/>
          <w:iCs/>
          <w:sz w:val="22"/>
          <w:szCs w:val="28"/>
        </w:rPr>
        <w:t>(pfpm2</w:t>
      </w:r>
      <w:r w:rsidRPr="008A28FC">
        <w:rPr>
          <w:rFonts w:ascii="Times New Roman" w:hAnsi="Times New Roman" w:cs="Times New Roman"/>
          <w:sz w:val="22"/>
          <w:szCs w:val="28"/>
        </w:rPr>
        <w:t xml:space="preserve">/3) gene duplication. (A) Gene model showing the </w:t>
      </w:r>
      <w:proofErr w:type="spellStart"/>
      <w:r w:rsidRPr="008A28FC">
        <w:rPr>
          <w:rFonts w:ascii="Times New Roman" w:hAnsi="Times New Roman" w:cs="Times New Roman"/>
          <w:i/>
          <w:iCs/>
          <w:sz w:val="22"/>
          <w:szCs w:val="28"/>
        </w:rPr>
        <w:t>pfpm</w:t>
      </w:r>
      <w:proofErr w:type="spellEnd"/>
      <w:r w:rsidRPr="008A28FC">
        <w:rPr>
          <w:rFonts w:ascii="Times New Roman" w:hAnsi="Times New Roman" w:cs="Times New Roman"/>
          <w:i/>
          <w:iCs/>
          <w:sz w:val="22"/>
          <w:szCs w:val="28"/>
        </w:rPr>
        <w:t xml:space="preserve"> </w:t>
      </w:r>
      <w:r w:rsidRPr="008A28FC">
        <w:rPr>
          <w:rFonts w:ascii="Times New Roman" w:hAnsi="Times New Roman" w:cs="Times New Roman"/>
          <w:sz w:val="22"/>
          <w:szCs w:val="28"/>
        </w:rPr>
        <w:t xml:space="preserve">2/3 breakpoint (dashed lines). Primer positions are labelled in the single copy (top) and multiple copy (bottom) isolates. (B) Amplification primer pairs 1 and 2 are to confirm that regions surrounding the </w:t>
      </w:r>
      <w:proofErr w:type="spellStart"/>
      <w:r w:rsidRPr="008A28FC">
        <w:rPr>
          <w:rFonts w:ascii="Times New Roman" w:hAnsi="Times New Roman" w:cs="Times New Roman"/>
          <w:i/>
          <w:iCs/>
          <w:sz w:val="22"/>
          <w:szCs w:val="28"/>
        </w:rPr>
        <w:t>pfpm</w:t>
      </w:r>
      <w:proofErr w:type="spellEnd"/>
      <w:r w:rsidRPr="008A28FC">
        <w:rPr>
          <w:rFonts w:ascii="Times New Roman" w:hAnsi="Times New Roman" w:cs="Times New Roman"/>
          <w:sz w:val="22"/>
          <w:szCs w:val="28"/>
        </w:rPr>
        <w:t xml:space="preserve"> 2/3 amplification are present in all samples, while primer pair 3 is to detect the</w:t>
      </w:r>
      <w:r w:rsidRPr="008A28FC">
        <w:rPr>
          <w:rFonts w:ascii="Times New Roman" w:hAnsi="Times New Roman" w:cs="Times New Roman"/>
          <w:i/>
          <w:iCs/>
          <w:sz w:val="22"/>
          <w:szCs w:val="28"/>
        </w:rPr>
        <w:t xml:space="preserve"> </w:t>
      </w:r>
      <w:proofErr w:type="spellStart"/>
      <w:r w:rsidRPr="008A28FC">
        <w:rPr>
          <w:rFonts w:ascii="Times New Roman" w:hAnsi="Times New Roman" w:cs="Times New Roman"/>
          <w:i/>
          <w:iCs/>
          <w:sz w:val="22"/>
          <w:szCs w:val="28"/>
        </w:rPr>
        <w:t>pfpm</w:t>
      </w:r>
      <w:proofErr w:type="spellEnd"/>
      <w:r w:rsidRPr="008A28FC">
        <w:rPr>
          <w:rFonts w:ascii="Times New Roman" w:hAnsi="Times New Roman" w:cs="Times New Roman"/>
          <w:sz w:val="22"/>
          <w:szCs w:val="28"/>
        </w:rPr>
        <w:t xml:space="preserve"> 2/3 amplification and no PCR products are observed in samples with a single copy of </w:t>
      </w:r>
      <w:proofErr w:type="spellStart"/>
      <w:r w:rsidRPr="008A28FC">
        <w:rPr>
          <w:rFonts w:ascii="Times New Roman" w:hAnsi="Times New Roman" w:cs="Times New Roman"/>
          <w:i/>
          <w:iCs/>
          <w:sz w:val="22"/>
          <w:szCs w:val="28"/>
        </w:rPr>
        <w:t>pfpm</w:t>
      </w:r>
      <w:proofErr w:type="spellEnd"/>
      <w:r w:rsidRPr="008A28FC">
        <w:rPr>
          <w:rFonts w:ascii="Times New Roman" w:hAnsi="Times New Roman" w:cs="Times New Roman"/>
          <w:sz w:val="22"/>
          <w:szCs w:val="28"/>
        </w:rPr>
        <w:t xml:space="preserve"> 2/3 amplification. It is noted that ASAP-05 was name isolate 1 in the previous publication</w:t>
      </w:r>
      <w:r w:rsidRPr="008A28FC">
        <w:rPr>
          <w:rFonts w:ascii="Times New Roman" w:hAnsi="Times New Roman" w:cs="Times New Roman"/>
          <w:sz w:val="22"/>
          <w:szCs w:val="28"/>
        </w:rPr>
        <w:fldChar w:fldCharType="begin">
          <w:fldData xml:space="preserve">PEVuZE5vdGU+PENpdGU+PEF1dGhvcj5Cb29ueWFsYWk8L0F1dGhvcj48WWVhcj4yMDIwPC9ZZWFy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</w:fldData>
        </w:fldChar>
      </w:r>
      <w:r w:rsidRPr="008A28FC">
        <w:rPr>
          <w:rFonts w:ascii="Times New Roman" w:hAnsi="Times New Roman" w:cs="Times New Roman"/>
          <w:sz w:val="22"/>
          <w:szCs w:val="28"/>
        </w:rPr>
        <w:instrText xml:space="preserve"> ADDIN EN.CITE </w:instrText>
      </w:r>
      <w:r w:rsidRPr="008A28FC">
        <w:rPr>
          <w:rFonts w:ascii="Times New Roman" w:hAnsi="Times New Roman" w:cs="Times New Roman"/>
          <w:sz w:val="22"/>
          <w:szCs w:val="28"/>
        </w:rPr>
        <w:fldChar w:fldCharType="begin">
          <w:fldData xml:space="preserve">PEVuZE5vdGU+PENpdGU+PEF1dGhvcj5Cb29ueWFsYWk8L0F1dGhvcj48WWVhcj4yMDIwPC9ZZWFy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</w:fldData>
        </w:fldChar>
      </w:r>
      <w:r w:rsidRPr="008A28FC">
        <w:rPr>
          <w:rFonts w:ascii="Times New Roman" w:hAnsi="Times New Roman" w:cs="Times New Roman"/>
          <w:sz w:val="22"/>
          <w:szCs w:val="28"/>
        </w:rPr>
        <w:instrText xml:space="preserve"> ADDIN EN.CITE.DATA </w:instrText>
      </w:r>
      <w:r w:rsidRPr="008A28FC">
        <w:rPr>
          <w:rFonts w:ascii="Times New Roman" w:hAnsi="Times New Roman" w:cs="Times New Roman"/>
          <w:sz w:val="22"/>
          <w:szCs w:val="28"/>
        </w:rPr>
      </w:r>
      <w:r w:rsidRPr="008A28FC">
        <w:rPr>
          <w:rFonts w:ascii="Times New Roman" w:hAnsi="Times New Roman" w:cs="Times New Roman"/>
          <w:sz w:val="22"/>
          <w:szCs w:val="28"/>
        </w:rPr>
        <w:fldChar w:fldCharType="end"/>
      </w:r>
      <w:r w:rsidRPr="008A28FC">
        <w:rPr>
          <w:rFonts w:ascii="Times New Roman" w:hAnsi="Times New Roman" w:cs="Times New Roman"/>
          <w:sz w:val="22"/>
          <w:szCs w:val="28"/>
        </w:rPr>
      </w:r>
      <w:r w:rsidRPr="008A28FC">
        <w:rPr>
          <w:rFonts w:ascii="Times New Roman" w:hAnsi="Times New Roman" w:cs="Times New Roman"/>
          <w:sz w:val="22"/>
          <w:szCs w:val="28"/>
        </w:rPr>
        <w:fldChar w:fldCharType="separate"/>
      </w:r>
      <w:r w:rsidRPr="008A28FC">
        <w:rPr>
          <w:rFonts w:ascii="Times New Roman" w:hAnsi="Times New Roman" w:cs="Times New Roman"/>
          <w:noProof/>
          <w:sz w:val="22"/>
          <w:szCs w:val="28"/>
          <w:vertAlign w:val="superscript"/>
        </w:rPr>
        <w:t>1</w:t>
      </w:r>
      <w:r w:rsidRPr="008A28FC">
        <w:rPr>
          <w:rFonts w:ascii="Times New Roman" w:hAnsi="Times New Roman" w:cs="Times New Roman"/>
          <w:sz w:val="22"/>
          <w:szCs w:val="28"/>
        </w:rPr>
        <w:fldChar w:fldCharType="end"/>
      </w:r>
      <w:r w:rsidRPr="008A28FC">
        <w:rPr>
          <w:rFonts w:ascii="Times New Roman" w:hAnsi="Times New Roman" w:cs="Times New Roman"/>
          <w:sz w:val="22"/>
          <w:szCs w:val="28"/>
        </w:rPr>
        <w:t>.</w:t>
      </w:r>
    </w:p>
    <w:p w14:paraId="78EFA745" w14:textId="77777777" w:rsidR="008A28FC" w:rsidRDefault="008A28FC" w:rsidP="00BC2AA9">
      <w:pPr>
        <w:rPr>
          <w:rFonts w:ascii="Times New Roman" w:hAnsi="Times New Roman" w:cs="Times New Roman"/>
          <w:b/>
          <w:bCs/>
          <w:sz w:val="22"/>
          <w:szCs w:val="28"/>
        </w:rPr>
      </w:pPr>
    </w:p>
    <w:p w14:paraId="5127341C" w14:textId="1099D792" w:rsidR="00BC2AA9" w:rsidRPr="008A28FC" w:rsidRDefault="00BC2AA9" w:rsidP="00BC2AA9">
      <w:pPr>
        <w:rPr>
          <w:rFonts w:ascii="Times New Roman" w:hAnsi="Times New Roman" w:cs="Times New Roman"/>
          <w:b/>
          <w:bCs/>
          <w:sz w:val="22"/>
          <w:szCs w:val="28"/>
        </w:rPr>
      </w:pPr>
      <w:r w:rsidRPr="008A28FC">
        <w:rPr>
          <w:rFonts w:ascii="Times New Roman" w:hAnsi="Times New Roman" w:cs="Times New Roman"/>
          <w:b/>
          <w:bCs/>
          <w:sz w:val="22"/>
          <w:szCs w:val="28"/>
        </w:rPr>
        <w:t>Reference</w:t>
      </w:r>
    </w:p>
    <w:p w14:paraId="6806EA01" w14:textId="77777777" w:rsidR="00BC2AA9" w:rsidRPr="008A28FC" w:rsidRDefault="00BC2AA9" w:rsidP="00BC2AA9">
      <w:pPr>
        <w:pStyle w:val="EndNoteBibliography"/>
        <w:ind w:left="720" w:hanging="720"/>
        <w:jc w:val="both"/>
        <w:rPr>
          <w:rFonts w:ascii="Times New Roman" w:hAnsi="Times New Roman" w:cs="Times New Roman"/>
          <w:sz w:val="22"/>
          <w:szCs w:val="28"/>
        </w:rPr>
      </w:pPr>
      <w:r w:rsidRPr="008A28FC">
        <w:rPr>
          <w:rFonts w:ascii="Times New Roman" w:hAnsi="Times New Roman" w:cs="Times New Roman"/>
          <w:sz w:val="22"/>
          <w:szCs w:val="28"/>
        </w:rPr>
        <w:fldChar w:fldCharType="begin"/>
      </w:r>
      <w:r w:rsidRPr="008A28FC">
        <w:rPr>
          <w:rFonts w:ascii="Times New Roman" w:hAnsi="Times New Roman" w:cs="Times New Roman"/>
          <w:sz w:val="22"/>
          <w:szCs w:val="28"/>
        </w:rPr>
        <w:instrText xml:space="preserve"> ADDIN EN.REFLIST </w:instrText>
      </w:r>
      <w:r w:rsidRPr="008A28FC">
        <w:rPr>
          <w:rFonts w:ascii="Times New Roman" w:hAnsi="Times New Roman" w:cs="Times New Roman"/>
          <w:sz w:val="22"/>
          <w:szCs w:val="28"/>
        </w:rPr>
        <w:fldChar w:fldCharType="separate"/>
      </w:r>
      <w:r w:rsidRPr="008A28FC">
        <w:rPr>
          <w:rFonts w:ascii="Times New Roman" w:hAnsi="Times New Roman" w:cs="Times New Roman"/>
          <w:sz w:val="22"/>
          <w:szCs w:val="28"/>
        </w:rPr>
        <w:t>1</w:t>
      </w:r>
      <w:r w:rsidRPr="008A28FC">
        <w:rPr>
          <w:rFonts w:ascii="Times New Roman" w:hAnsi="Times New Roman" w:cs="Times New Roman"/>
          <w:sz w:val="22"/>
          <w:szCs w:val="28"/>
        </w:rPr>
        <w:tab/>
        <w:t>Boonyalai, N.</w:t>
      </w:r>
      <w:r w:rsidRPr="008A28FC">
        <w:rPr>
          <w:rFonts w:ascii="Times New Roman" w:hAnsi="Times New Roman" w:cs="Times New Roman"/>
          <w:i/>
          <w:sz w:val="22"/>
          <w:szCs w:val="28"/>
        </w:rPr>
        <w:t xml:space="preserve"> et al.</w:t>
      </w:r>
      <w:r w:rsidRPr="008A28FC">
        <w:rPr>
          <w:rFonts w:ascii="Times New Roman" w:hAnsi="Times New Roman" w:cs="Times New Roman"/>
          <w:sz w:val="22"/>
          <w:szCs w:val="28"/>
        </w:rPr>
        <w:t xml:space="preserve"> Piperaquine resistant Cambodian Plasmodium falciparum clinical isolates: in vitro genotypic and phenotypic characterization. </w:t>
      </w:r>
      <w:r w:rsidRPr="008A28FC">
        <w:rPr>
          <w:rFonts w:ascii="Times New Roman" w:hAnsi="Times New Roman" w:cs="Times New Roman"/>
          <w:i/>
          <w:sz w:val="22"/>
          <w:szCs w:val="28"/>
        </w:rPr>
        <w:t>Malar J</w:t>
      </w:r>
      <w:r w:rsidRPr="008A28FC">
        <w:rPr>
          <w:rFonts w:ascii="Times New Roman" w:hAnsi="Times New Roman" w:cs="Times New Roman"/>
          <w:sz w:val="22"/>
          <w:szCs w:val="28"/>
        </w:rPr>
        <w:t xml:space="preserve"> </w:t>
      </w:r>
      <w:r w:rsidRPr="008A28FC">
        <w:rPr>
          <w:rFonts w:ascii="Times New Roman" w:hAnsi="Times New Roman" w:cs="Times New Roman"/>
          <w:b/>
          <w:sz w:val="22"/>
          <w:szCs w:val="28"/>
        </w:rPr>
        <w:t>19</w:t>
      </w:r>
      <w:r w:rsidRPr="008A28FC">
        <w:rPr>
          <w:rFonts w:ascii="Times New Roman" w:hAnsi="Times New Roman" w:cs="Times New Roman"/>
          <w:sz w:val="22"/>
          <w:szCs w:val="28"/>
        </w:rPr>
        <w:t>, 269, doi:10.1186/s12936-020-03339-w (2020).</w:t>
      </w:r>
    </w:p>
    <w:p w14:paraId="0E41C507" w14:textId="6C4C2318" w:rsidR="00423427" w:rsidRDefault="00BC2AA9" w:rsidP="00BC2AA9">
      <w:r w:rsidRPr="008A28FC">
        <w:rPr>
          <w:rFonts w:ascii="Times New Roman" w:hAnsi="Times New Roman" w:cs="Times New Roman"/>
          <w:sz w:val="22"/>
          <w:szCs w:val="28"/>
        </w:rPr>
        <w:fldChar w:fldCharType="end"/>
      </w:r>
    </w:p>
    <w:sectPr w:rsidR="004234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Leelawadee UI">
    <w:panose1 w:val="020B0502040204020203"/>
    <w:charset w:val="DE"/>
    <w:family w:val="swiss"/>
    <w:pitch w:val="variable"/>
    <w:sig w:usb0="83000003" w:usb1="00000000" w:usb2="00010000" w:usb3="00000000" w:csb0="000101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1DA6"/>
    <w:rsid w:val="00043C08"/>
    <w:rsid w:val="00076E62"/>
    <w:rsid w:val="000E0FBC"/>
    <w:rsid w:val="000E4012"/>
    <w:rsid w:val="00183275"/>
    <w:rsid w:val="00193FAC"/>
    <w:rsid w:val="001A5C3C"/>
    <w:rsid w:val="00247965"/>
    <w:rsid w:val="002800FD"/>
    <w:rsid w:val="00382378"/>
    <w:rsid w:val="00423427"/>
    <w:rsid w:val="00500E28"/>
    <w:rsid w:val="00521DA6"/>
    <w:rsid w:val="00544BAC"/>
    <w:rsid w:val="00553B5F"/>
    <w:rsid w:val="00582D43"/>
    <w:rsid w:val="00665F67"/>
    <w:rsid w:val="006D2A99"/>
    <w:rsid w:val="006D634C"/>
    <w:rsid w:val="00741647"/>
    <w:rsid w:val="00743B8A"/>
    <w:rsid w:val="0079134E"/>
    <w:rsid w:val="007C1F78"/>
    <w:rsid w:val="0081250C"/>
    <w:rsid w:val="008A28FC"/>
    <w:rsid w:val="00961206"/>
    <w:rsid w:val="0096178B"/>
    <w:rsid w:val="00A46C41"/>
    <w:rsid w:val="00A533B2"/>
    <w:rsid w:val="00A77A69"/>
    <w:rsid w:val="00B11C71"/>
    <w:rsid w:val="00B135BB"/>
    <w:rsid w:val="00BC2AA9"/>
    <w:rsid w:val="00BF31E7"/>
    <w:rsid w:val="00C0633D"/>
    <w:rsid w:val="00CE01EF"/>
    <w:rsid w:val="00D83765"/>
    <w:rsid w:val="00E116AB"/>
    <w:rsid w:val="00E161E5"/>
    <w:rsid w:val="00F61453"/>
    <w:rsid w:val="00FF2E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H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4FE007"/>
  <w15:chartTrackingRefBased/>
  <w15:docId w15:val="{5447B9A5-CAF2-1A47-81DA-043F214EF6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30"/>
        <w:lang w:val="en-TH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21DA6"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21DA6"/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BC2AA9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C2AA9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2570</Words>
  <Characters>14650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nlawat boonyalai</dc:creator>
  <cp:keywords/>
  <dc:description/>
  <cp:lastModifiedBy>nonlawat boonyalai</cp:lastModifiedBy>
  <cp:revision>13</cp:revision>
  <dcterms:created xsi:type="dcterms:W3CDTF">2022-01-04T13:56:00Z</dcterms:created>
  <dcterms:modified xsi:type="dcterms:W3CDTF">2022-01-04T14:38:00Z</dcterms:modified>
</cp:coreProperties>
</file>